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50B5CD4C"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746EAC">
        <w:rPr>
          <w:noProof/>
        </w:rPr>
        <w:t>25/06/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4ED5BB05"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746EAC">
              <w:rPr>
                <w:noProof/>
                <w:webHidden/>
              </w:rPr>
              <w:t>3</w:t>
            </w:r>
            <w:r w:rsidR="007520C8">
              <w:rPr>
                <w:noProof/>
                <w:webHidden/>
              </w:rPr>
              <w:fldChar w:fldCharType="end"/>
            </w:r>
          </w:hyperlink>
        </w:p>
        <w:p w14:paraId="01DE9D55" w14:textId="2B0A16ED" w:rsidR="007520C8" w:rsidRDefault="0081767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746EAC">
              <w:rPr>
                <w:noProof/>
                <w:webHidden/>
              </w:rPr>
              <w:t>3</w:t>
            </w:r>
            <w:r w:rsidR="007520C8">
              <w:rPr>
                <w:noProof/>
                <w:webHidden/>
              </w:rPr>
              <w:fldChar w:fldCharType="end"/>
            </w:r>
          </w:hyperlink>
        </w:p>
        <w:p w14:paraId="5446772E" w14:textId="500D5F9E" w:rsidR="007520C8" w:rsidRDefault="0081767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746EAC">
              <w:rPr>
                <w:noProof/>
                <w:webHidden/>
              </w:rPr>
              <w:t>4</w:t>
            </w:r>
            <w:r w:rsidR="007520C8">
              <w:rPr>
                <w:noProof/>
                <w:webHidden/>
              </w:rPr>
              <w:fldChar w:fldCharType="end"/>
            </w:r>
          </w:hyperlink>
        </w:p>
        <w:p w14:paraId="2E570D7C" w14:textId="0085BB20" w:rsidR="007520C8" w:rsidRDefault="0081767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746EAC">
              <w:rPr>
                <w:noProof/>
                <w:webHidden/>
              </w:rPr>
              <w:t>4</w:t>
            </w:r>
            <w:r w:rsidR="007520C8">
              <w:rPr>
                <w:noProof/>
                <w:webHidden/>
              </w:rPr>
              <w:fldChar w:fldCharType="end"/>
            </w:r>
          </w:hyperlink>
        </w:p>
        <w:p w14:paraId="5CAD1C7F" w14:textId="3323A3CF" w:rsidR="007520C8" w:rsidRDefault="0081767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746EAC">
              <w:rPr>
                <w:noProof/>
                <w:webHidden/>
              </w:rPr>
              <w:t>6</w:t>
            </w:r>
            <w:r w:rsidR="007520C8">
              <w:rPr>
                <w:noProof/>
                <w:webHidden/>
              </w:rPr>
              <w:fldChar w:fldCharType="end"/>
            </w:r>
          </w:hyperlink>
        </w:p>
        <w:p w14:paraId="782B14CB" w14:textId="0DD97CDC" w:rsidR="007520C8" w:rsidRDefault="0081767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746EAC">
              <w:rPr>
                <w:noProof/>
                <w:webHidden/>
              </w:rPr>
              <w:t>6</w:t>
            </w:r>
            <w:r w:rsidR="007520C8">
              <w:rPr>
                <w:noProof/>
                <w:webHidden/>
              </w:rPr>
              <w:fldChar w:fldCharType="end"/>
            </w:r>
          </w:hyperlink>
        </w:p>
        <w:p w14:paraId="27C995BA" w14:textId="36975366" w:rsidR="007520C8" w:rsidRDefault="0081767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746EAC">
              <w:rPr>
                <w:noProof/>
                <w:webHidden/>
              </w:rPr>
              <w:t>7</w:t>
            </w:r>
            <w:r w:rsidR="007520C8">
              <w:rPr>
                <w:noProof/>
                <w:webHidden/>
              </w:rPr>
              <w:fldChar w:fldCharType="end"/>
            </w:r>
          </w:hyperlink>
        </w:p>
        <w:p w14:paraId="7B81BC49" w14:textId="23DB243F" w:rsidR="007520C8" w:rsidRDefault="0081767B">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746EAC">
              <w:rPr>
                <w:noProof/>
                <w:webHidden/>
              </w:rPr>
              <w:t>10</w:t>
            </w:r>
            <w:r w:rsidR="007520C8">
              <w:rPr>
                <w:noProof/>
                <w:webHidden/>
              </w:rPr>
              <w:fldChar w:fldCharType="end"/>
            </w:r>
          </w:hyperlink>
        </w:p>
        <w:p w14:paraId="3B2133CE" w14:textId="08045AC1" w:rsidR="007520C8" w:rsidRDefault="0081767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746EAC">
              <w:rPr>
                <w:noProof/>
                <w:webHidden/>
              </w:rPr>
              <w:t>11</w:t>
            </w:r>
            <w:r w:rsidR="007520C8">
              <w:rPr>
                <w:noProof/>
                <w:webHidden/>
              </w:rPr>
              <w:fldChar w:fldCharType="end"/>
            </w:r>
          </w:hyperlink>
        </w:p>
        <w:p w14:paraId="03CD4646" w14:textId="4F14DB63" w:rsidR="007520C8" w:rsidRDefault="0081767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746EAC">
              <w:rPr>
                <w:noProof/>
                <w:webHidden/>
              </w:rPr>
              <w:t>13</w:t>
            </w:r>
            <w:r w:rsidR="007520C8">
              <w:rPr>
                <w:noProof/>
                <w:webHidden/>
              </w:rPr>
              <w:fldChar w:fldCharType="end"/>
            </w:r>
          </w:hyperlink>
        </w:p>
        <w:p w14:paraId="750D9623" w14:textId="756DD209" w:rsidR="007520C8" w:rsidRDefault="0081767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746EAC">
              <w:rPr>
                <w:noProof/>
                <w:webHidden/>
              </w:rPr>
              <w:t>17</w:t>
            </w:r>
            <w:r w:rsidR="007520C8">
              <w:rPr>
                <w:noProof/>
                <w:webHidden/>
              </w:rPr>
              <w:fldChar w:fldCharType="end"/>
            </w:r>
          </w:hyperlink>
        </w:p>
        <w:p w14:paraId="2545AB16" w14:textId="040EBEE2" w:rsidR="007520C8" w:rsidRDefault="0081767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746EAC">
              <w:rPr>
                <w:noProof/>
                <w:webHidden/>
              </w:rPr>
              <w:t>18</w:t>
            </w:r>
            <w:r w:rsidR="007520C8">
              <w:rPr>
                <w:noProof/>
                <w:webHidden/>
              </w:rPr>
              <w:fldChar w:fldCharType="end"/>
            </w:r>
          </w:hyperlink>
        </w:p>
        <w:p w14:paraId="7CC133E5" w14:textId="38027F39" w:rsidR="007520C8" w:rsidRDefault="0081767B">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746EAC">
              <w:rPr>
                <w:noProof/>
                <w:webHidden/>
              </w:rPr>
              <w:t>18</w:t>
            </w:r>
            <w:r w:rsidR="007520C8">
              <w:rPr>
                <w:noProof/>
                <w:webHidden/>
              </w:rPr>
              <w:fldChar w:fldCharType="end"/>
            </w:r>
          </w:hyperlink>
        </w:p>
        <w:p w14:paraId="1AF0CE48" w14:textId="314139FD" w:rsidR="007520C8" w:rsidRDefault="0081767B">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746EAC">
              <w:rPr>
                <w:noProof/>
                <w:webHidden/>
              </w:rPr>
              <w:t>22</w:t>
            </w:r>
            <w:r w:rsidR="007520C8">
              <w:rPr>
                <w:noProof/>
                <w:webHidden/>
              </w:rPr>
              <w:fldChar w:fldCharType="end"/>
            </w:r>
          </w:hyperlink>
        </w:p>
        <w:p w14:paraId="23265DD3" w14:textId="60024D7B" w:rsidR="007520C8" w:rsidRDefault="0081767B">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746EAC">
              <w:rPr>
                <w:noProof/>
                <w:webHidden/>
              </w:rPr>
              <w:t>23</w:t>
            </w:r>
            <w:r w:rsidR="007520C8">
              <w:rPr>
                <w:noProof/>
                <w:webHidden/>
              </w:rPr>
              <w:fldChar w:fldCharType="end"/>
            </w:r>
          </w:hyperlink>
        </w:p>
        <w:p w14:paraId="11EA2DF0" w14:textId="24004A65" w:rsidR="007520C8" w:rsidRDefault="0081767B">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746EAC">
              <w:rPr>
                <w:noProof/>
                <w:webHidden/>
              </w:rPr>
              <w:t>23</w:t>
            </w:r>
            <w:r w:rsidR="007520C8">
              <w:rPr>
                <w:noProof/>
                <w:webHidden/>
              </w:rPr>
              <w:fldChar w:fldCharType="end"/>
            </w:r>
          </w:hyperlink>
        </w:p>
        <w:p w14:paraId="5FF11233" w14:textId="4848AA5A" w:rsidR="007520C8" w:rsidRDefault="0081767B">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746EAC">
              <w:rPr>
                <w:noProof/>
                <w:webHidden/>
              </w:rPr>
              <w:t>24</w:t>
            </w:r>
            <w:r w:rsidR="007520C8">
              <w:rPr>
                <w:noProof/>
                <w:webHidden/>
              </w:rPr>
              <w:fldChar w:fldCharType="end"/>
            </w:r>
          </w:hyperlink>
        </w:p>
        <w:p w14:paraId="3E540957" w14:textId="188A7701" w:rsidR="007520C8" w:rsidRDefault="0081767B">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746EAC">
              <w:rPr>
                <w:noProof/>
                <w:webHidden/>
              </w:rPr>
              <w:t>24</w:t>
            </w:r>
            <w:r w:rsidR="007520C8">
              <w:rPr>
                <w:noProof/>
                <w:webHidden/>
              </w:rPr>
              <w:fldChar w:fldCharType="end"/>
            </w:r>
          </w:hyperlink>
        </w:p>
        <w:p w14:paraId="38F72E24" w14:textId="221E458F" w:rsidR="007520C8" w:rsidRDefault="0081767B">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746EAC">
              <w:rPr>
                <w:noProof/>
                <w:webHidden/>
              </w:rPr>
              <w:t>24</w:t>
            </w:r>
            <w:r w:rsidR="007520C8">
              <w:rPr>
                <w:noProof/>
                <w:webHidden/>
              </w:rPr>
              <w:fldChar w:fldCharType="end"/>
            </w:r>
          </w:hyperlink>
        </w:p>
        <w:p w14:paraId="7DB1E541" w14:textId="28740ADD" w:rsidR="007520C8" w:rsidRDefault="0081767B">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746EAC">
              <w:rPr>
                <w:noProof/>
                <w:webHidden/>
              </w:rPr>
              <w:t>25</w:t>
            </w:r>
            <w:r w:rsidR="007520C8">
              <w:rPr>
                <w:noProof/>
                <w:webHidden/>
              </w:rPr>
              <w:fldChar w:fldCharType="end"/>
            </w:r>
          </w:hyperlink>
        </w:p>
        <w:p w14:paraId="2CB4E813" w14:textId="2CD14BD3" w:rsidR="007520C8" w:rsidRDefault="0081767B">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746EAC">
              <w:rPr>
                <w:noProof/>
                <w:webHidden/>
              </w:rPr>
              <w:t>26</w:t>
            </w:r>
            <w:r w:rsidR="007520C8">
              <w:rPr>
                <w:noProof/>
                <w:webHidden/>
              </w:rPr>
              <w:fldChar w:fldCharType="end"/>
            </w:r>
          </w:hyperlink>
        </w:p>
        <w:p w14:paraId="3337E550" w14:textId="398B9F55" w:rsidR="007520C8" w:rsidRDefault="0081767B">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746EAC">
              <w:rPr>
                <w:noProof/>
                <w:webHidden/>
              </w:rPr>
              <w:t>26</w:t>
            </w:r>
            <w:r w:rsidR="007520C8">
              <w:rPr>
                <w:noProof/>
                <w:webHidden/>
              </w:rPr>
              <w:fldChar w:fldCharType="end"/>
            </w:r>
          </w:hyperlink>
        </w:p>
        <w:p w14:paraId="026501B0" w14:textId="2164D46B" w:rsidR="007520C8" w:rsidRDefault="0081767B">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746EAC">
              <w:rPr>
                <w:noProof/>
                <w:webHidden/>
              </w:rPr>
              <w:t>26</w:t>
            </w:r>
            <w:r w:rsidR="007520C8">
              <w:rPr>
                <w:noProof/>
                <w:webHidden/>
              </w:rPr>
              <w:fldChar w:fldCharType="end"/>
            </w:r>
          </w:hyperlink>
        </w:p>
        <w:p w14:paraId="77FE6552" w14:textId="0F099206" w:rsidR="007520C8" w:rsidRDefault="0081767B">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746EAC">
              <w:rPr>
                <w:noProof/>
                <w:webHidden/>
              </w:rPr>
              <w:t>27</w:t>
            </w:r>
            <w:r w:rsidR="007520C8">
              <w:rPr>
                <w:noProof/>
                <w:webHidden/>
              </w:rPr>
              <w:fldChar w:fldCharType="end"/>
            </w:r>
          </w:hyperlink>
        </w:p>
        <w:p w14:paraId="7581F752" w14:textId="3F87C7CF" w:rsidR="007520C8" w:rsidRDefault="0081767B">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746EAC">
              <w:rPr>
                <w:noProof/>
                <w:webHidden/>
              </w:rPr>
              <w:t>28</w:t>
            </w:r>
            <w:r w:rsidR="007520C8">
              <w:rPr>
                <w:noProof/>
                <w:webHidden/>
              </w:rPr>
              <w:fldChar w:fldCharType="end"/>
            </w:r>
          </w:hyperlink>
        </w:p>
        <w:p w14:paraId="15F9F15D" w14:textId="15CC913D" w:rsidR="007520C8" w:rsidRDefault="0081767B">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746EAC">
              <w:rPr>
                <w:noProof/>
                <w:webHidden/>
              </w:rPr>
              <w:t>28</w:t>
            </w:r>
            <w:r w:rsidR="007520C8">
              <w:rPr>
                <w:noProof/>
                <w:webHidden/>
              </w:rPr>
              <w:fldChar w:fldCharType="end"/>
            </w:r>
          </w:hyperlink>
        </w:p>
        <w:p w14:paraId="30AD37E8" w14:textId="0535E10B" w:rsidR="007520C8" w:rsidRDefault="0081767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746EAC">
              <w:rPr>
                <w:noProof/>
                <w:webHidden/>
              </w:rPr>
              <w:t>28</w:t>
            </w:r>
            <w:r w:rsidR="007520C8">
              <w:rPr>
                <w:noProof/>
                <w:webHidden/>
              </w:rPr>
              <w:fldChar w:fldCharType="end"/>
            </w:r>
          </w:hyperlink>
        </w:p>
        <w:p w14:paraId="00467ED3" w14:textId="4EE766C4"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746EAC">
              <w:rPr>
                <w:noProof/>
                <w:webHidden/>
              </w:rPr>
              <w:t>28</w:t>
            </w:r>
            <w:r w:rsidR="007520C8">
              <w:rPr>
                <w:noProof/>
                <w:webHidden/>
              </w:rPr>
              <w:fldChar w:fldCharType="end"/>
            </w:r>
          </w:hyperlink>
        </w:p>
        <w:p w14:paraId="2B7C1954" w14:textId="21AA44BD"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746EAC">
              <w:rPr>
                <w:noProof/>
                <w:webHidden/>
              </w:rPr>
              <w:t>29</w:t>
            </w:r>
            <w:r w:rsidR="007520C8">
              <w:rPr>
                <w:noProof/>
                <w:webHidden/>
              </w:rPr>
              <w:fldChar w:fldCharType="end"/>
            </w:r>
          </w:hyperlink>
        </w:p>
        <w:p w14:paraId="52E47997" w14:textId="72D13391"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746EAC">
              <w:rPr>
                <w:noProof/>
                <w:webHidden/>
              </w:rPr>
              <w:t>29</w:t>
            </w:r>
            <w:r w:rsidR="007520C8">
              <w:rPr>
                <w:noProof/>
                <w:webHidden/>
              </w:rPr>
              <w:fldChar w:fldCharType="end"/>
            </w:r>
          </w:hyperlink>
        </w:p>
        <w:p w14:paraId="2219886C" w14:textId="44E59FC3"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746EAC">
              <w:rPr>
                <w:noProof/>
                <w:webHidden/>
              </w:rPr>
              <w:t>30</w:t>
            </w:r>
            <w:r w:rsidR="007520C8">
              <w:rPr>
                <w:noProof/>
                <w:webHidden/>
              </w:rPr>
              <w:fldChar w:fldCharType="end"/>
            </w:r>
          </w:hyperlink>
        </w:p>
        <w:p w14:paraId="489366A8" w14:textId="7564016D"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746EAC">
              <w:rPr>
                <w:noProof/>
                <w:webHidden/>
              </w:rPr>
              <w:t>30</w:t>
            </w:r>
            <w:r w:rsidR="007520C8">
              <w:rPr>
                <w:noProof/>
                <w:webHidden/>
              </w:rPr>
              <w:fldChar w:fldCharType="end"/>
            </w:r>
          </w:hyperlink>
        </w:p>
        <w:p w14:paraId="59D6298D" w14:textId="0DF29CD0"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746EAC">
              <w:rPr>
                <w:noProof/>
                <w:webHidden/>
              </w:rPr>
              <w:t>31</w:t>
            </w:r>
            <w:r w:rsidR="007520C8">
              <w:rPr>
                <w:noProof/>
                <w:webHidden/>
              </w:rPr>
              <w:fldChar w:fldCharType="end"/>
            </w:r>
          </w:hyperlink>
        </w:p>
        <w:p w14:paraId="0804DCFE" w14:textId="72D1E404"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746EAC">
              <w:rPr>
                <w:noProof/>
                <w:webHidden/>
              </w:rPr>
              <w:t>34</w:t>
            </w:r>
            <w:r w:rsidR="007520C8">
              <w:rPr>
                <w:noProof/>
                <w:webHidden/>
              </w:rPr>
              <w:fldChar w:fldCharType="end"/>
            </w:r>
          </w:hyperlink>
        </w:p>
        <w:p w14:paraId="3D9EBCCA" w14:textId="2AAD860F" w:rsidR="007520C8" w:rsidRDefault="0081767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746EAC">
              <w:rPr>
                <w:noProof/>
                <w:webHidden/>
              </w:rPr>
              <w:t>34</w:t>
            </w:r>
            <w:r w:rsidR="007520C8">
              <w:rPr>
                <w:noProof/>
                <w:webHidden/>
              </w:rPr>
              <w:fldChar w:fldCharType="end"/>
            </w:r>
          </w:hyperlink>
        </w:p>
        <w:p w14:paraId="0DBD53EC" w14:textId="44F7B93F"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746EAC">
              <w:rPr>
                <w:noProof/>
                <w:webHidden/>
              </w:rPr>
              <w:t>34</w:t>
            </w:r>
            <w:r w:rsidR="007520C8">
              <w:rPr>
                <w:noProof/>
                <w:webHidden/>
              </w:rPr>
              <w:fldChar w:fldCharType="end"/>
            </w:r>
          </w:hyperlink>
        </w:p>
        <w:p w14:paraId="3349439A" w14:textId="50AF271F"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746EAC">
              <w:rPr>
                <w:noProof/>
                <w:webHidden/>
              </w:rPr>
              <w:t>35</w:t>
            </w:r>
            <w:r w:rsidR="007520C8">
              <w:rPr>
                <w:noProof/>
                <w:webHidden/>
              </w:rPr>
              <w:fldChar w:fldCharType="end"/>
            </w:r>
          </w:hyperlink>
        </w:p>
        <w:p w14:paraId="1CB32DA2" w14:textId="4F734CA1"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746EAC">
              <w:rPr>
                <w:noProof/>
                <w:webHidden/>
              </w:rPr>
              <w:t>35</w:t>
            </w:r>
            <w:r w:rsidR="007520C8">
              <w:rPr>
                <w:noProof/>
                <w:webHidden/>
              </w:rPr>
              <w:fldChar w:fldCharType="end"/>
            </w:r>
          </w:hyperlink>
        </w:p>
        <w:p w14:paraId="20EA6CA8" w14:textId="297AA3DC" w:rsidR="007520C8" w:rsidRDefault="0081767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746EAC">
              <w:rPr>
                <w:noProof/>
                <w:webHidden/>
              </w:rPr>
              <w:t>37</w:t>
            </w:r>
            <w:r w:rsidR="007520C8">
              <w:rPr>
                <w:noProof/>
                <w:webHidden/>
              </w:rPr>
              <w:fldChar w:fldCharType="end"/>
            </w:r>
          </w:hyperlink>
        </w:p>
        <w:p w14:paraId="5C572379" w14:textId="00C66EE5" w:rsidR="007520C8" w:rsidRDefault="0081767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746EAC">
              <w:rPr>
                <w:noProof/>
                <w:webHidden/>
              </w:rPr>
              <w:t>38</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CA0B03">
      <w:pPr>
        <w:pStyle w:val="Heading1"/>
        <w:numPr>
          <w:ilvl w:val="0"/>
          <w:numId w:val="44"/>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67FC3D1D"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52C17C6B"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4C2624">
      <w:pPr>
        <w:pStyle w:val="Heading1"/>
        <w:numPr>
          <w:ilvl w:val="0"/>
          <w:numId w:val="44"/>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XTANT.x,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1F25DC65" w14:textId="77777777" w:rsidR="00DC1D1D" w:rsidRPr="00153E1B" w:rsidRDefault="00DC1D1D" w:rsidP="003A4ABF">
      <w:pPr>
        <w:jc w:val="both"/>
      </w:pPr>
      <w:r w:rsidRPr="00DC1D1D">
        <w:t xml:space="preserve">or under Windows: </w:t>
      </w:r>
      <w:r>
        <w:rPr>
          <w:color w:val="00B050"/>
        </w:rPr>
        <w:t>Make.bat DEBUG</w:t>
      </w:r>
      <w:r w:rsidR="005B7856">
        <w:rPr>
          <w:color w:val="00B050"/>
        </w:rPr>
        <w:t xml:space="preserve"> </w:t>
      </w:r>
      <w:r w:rsidR="005B7856">
        <w:t>(</w:t>
      </w:r>
      <w:r w:rsidR="005B7856" w:rsidRPr="005B7856">
        <w:t xml:space="preserve">or </w:t>
      </w:r>
      <w:r w:rsidR="005B7856">
        <w:rPr>
          <w:color w:val="00B050"/>
        </w:rPr>
        <w:t>Make.bat DEBUGOMP</w:t>
      </w:r>
      <w:r w:rsidR="005B7856" w:rsidRPr="005B7856">
        <w:t xml:space="preserve"> to compile parallel version with all debug options on)</w:t>
      </w:r>
    </w:p>
    <w:p w14:paraId="0A84D594" w14:textId="77777777" w:rsidR="003A4ABF" w:rsidRDefault="003A4ABF" w:rsidP="00BC5F00">
      <w:pPr>
        <w:spacing w:after="0" w:line="312" w:lineRule="auto"/>
        <w:jc w:val="both"/>
      </w:pPr>
      <w:r>
        <w:t>This compiles the code with Intel-FORTRAN options for deb</w:t>
      </w:r>
      <w:r w:rsidR="0032000B">
        <w:t>ugging, such as checking arrays</w:t>
      </w:r>
      <w:r>
        <w:t xml:space="preserve"> boundaries, undeclared variables, etc. This must also be compiled only after ‘</w:t>
      </w:r>
      <w:r w:rsidRPr="003A4ABF">
        <w:rPr>
          <w:i/>
        </w:rPr>
        <w:t>make clean</w:t>
      </w:r>
      <w:r w:rsidRPr="003A4ABF">
        <w:t>’</w:t>
      </w:r>
      <w:r w:rsidR="007314DA">
        <w:t xml:space="preserve"> under Linux</w:t>
      </w:r>
      <w:r>
        <w:t>.</w:t>
      </w:r>
    </w:p>
    <w:p w14:paraId="25023BCD" w14:textId="77777777" w:rsidR="005B7856" w:rsidRDefault="005B7856" w:rsidP="00BC5F00">
      <w:pPr>
        <w:spacing w:after="0" w:line="312" w:lineRule="auto"/>
        <w:jc w:val="both"/>
      </w:pPr>
      <w:r>
        <w:t>Under windows, it will create either XTANT.exe, or XTANT_DEBUG.exe, or XTANT_DEBUG_OMP.exe, depending on the compilation options set</w:t>
      </w:r>
      <w:r w:rsidR="008A0DC0">
        <w:t xml:space="preserve"> (no ‘</w:t>
      </w:r>
      <w:r w:rsidR="008A0DC0" w:rsidRPr="008A0DC0">
        <w:rPr>
          <w:i/>
        </w:rPr>
        <w:t>make clean</w:t>
      </w:r>
      <w:r w:rsidR="008A0DC0">
        <w:t>’ needed)</w:t>
      </w:r>
      <w:r>
        <w:t>.</w:t>
      </w:r>
    </w:p>
    <w:p w14:paraId="61BCE151" w14:textId="77777777" w:rsidR="00033870" w:rsidRDefault="00033870" w:rsidP="00CA0B03">
      <w:pPr>
        <w:pStyle w:val="Heading1"/>
        <w:numPr>
          <w:ilvl w:val="0"/>
          <w:numId w:val="44"/>
        </w:numPr>
        <w:spacing w:after="240"/>
      </w:pPr>
      <w:bookmarkStart w:id="4" w:name="_Toc75238975"/>
      <w:r>
        <w:lastRenderedPageBreak/>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CA0B03">
      <w:pPr>
        <w:pStyle w:val="Heading1"/>
        <w:numPr>
          <w:ilvl w:val="0"/>
          <w:numId w:val="44"/>
        </w:numPr>
      </w:pPr>
      <w:bookmarkStart w:id="5" w:name="_Toc75238976"/>
      <w:r>
        <w:t>Running XTANT with additional options</w:t>
      </w:r>
      <w:bookmarkEnd w:id="5"/>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333CD9">
      <w:pPr>
        <w:pStyle w:val="ListParagraph"/>
        <w:numPr>
          <w:ilvl w:val="0"/>
          <w:numId w:val="30"/>
        </w:numPr>
        <w:spacing w:after="0" w:line="312" w:lineRule="auto"/>
        <w:jc w:val="both"/>
      </w:pPr>
      <w:r w:rsidRPr="00333CD9">
        <w:rPr>
          <w:color w:val="00B050"/>
        </w:rPr>
        <w:t>help</w:t>
      </w:r>
      <w:r>
        <w:t xml:space="preserve"> </w:t>
      </w:r>
      <w:r>
        <w:t xml:space="preserve">--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XTANT.</w:t>
      </w:r>
      <w:r w:rsidR="00A04005">
        <w:rPr>
          <w:color w:val="00B050"/>
        </w:rPr>
        <w:t>x</w:t>
      </w:r>
      <w:r w:rsidR="00A04005" w:rsidRPr="00333CD9">
        <w:rPr>
          <w:color w:val="00B050"/>
        </w:rPr>
        <w:t xml:space="preserve"> </w:t>
      </w:r>
      <w:r w:rsidR="00A04005" w:rsidRPr="00333CD9">
        <w:rPr>
          <w:color w:val="00B050"/>
        </w:rPr>
        <w:lastRenderedPageBreak/>
        <w:t>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w:t>
      </w:r>
      <w:r w:rsidR="006705C5">
        <w:t xml:space="preserve">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3621EC">
      <w:pPr>
        <w:pStyle w:val="ListParagraph"/>
        <w:numPr>
          <w:ilvl w:val="0"/>
          <w:numId w:val="30"/>
        </w:numPr>
        <w:jc w:val="both"/>
      </w:pPr>
      <w:r w:rsidRPr="009A54EB">
        <w:rPr>
          <w:color w:val="00B050"/>
        </w:rPr>
        <w:t>info</w:t>
      </w:r>
      <w:r>
        <w:t xml:space="preserve"> </w:t>
      </w:r>
      <w:r>
        <w:t xml:space="preserve">--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w:t>
      </w:r>
      <w:r w:rsidR="009A54EB">
        <w:t>This flag will only print some info and stop the execution of the code; no calculations will be performed.</w:t>
      </w:r>
    </w:p>
    <w:p w14:paraId="28F10511" w14:textId="5ED81F7E" w:rsidR="001666AA" w:rsidRDefault="00601EAF" w:rsidP="00531137">
      <w:pPr>
        <w:pStyle w:val="ListParagraph"/>
        <w:numPr>
          <w:ilvl w:val="0"/>
          <w:numId w:val="30"/>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755ECF">
      <w:pPr>
        <w:pStyle w:val="ListParagraph"/>
        <w:numPr>
          <w:ilvl w:val="0"/>
          <w:numId w:val="30"/>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9C468D">
      <w:pPr>
        <w:pStyle w:val="ListParagraph"/>
        <w:numPr>
          <w:ilvl w:val="0"/>
          <w:numId w:val="30"/>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D01008">
      <w:pPr>
        <w:pStyle w:val="ListParagraph"/>
        <w:numPr>
          <w:ilvl w:val="0"/>
          <w:numId w:val="30"/>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CA0B03">
      <w:pPr>
        <w:pStyle w:val="Heading1"/>
        <w:numPr>
          <w:ilvl w:val="0"/>
          <w:numId w:val="44"/>
        </w:numPr>
      </w:pPr>
      <w:bookmarkStart w:id="6" w:name="_Toc75238977"/>
      <w:r>
        <w:t>Files of the code</w:t>
      </w:r>
      <w:bookmarkEnd w:id="6"/>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BE23BD">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lastRenderedPageBreak/>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2CEC503B" w14:textId="77777777"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fldChar w:fldCharType="separate"/>
      </w:r>
      <w:r w:rsidRPr="00901A22">
        <w:rPr>
          <w:noProof/>
        </w:rPr>
        <w:t>[2]</w:t>
      </w:r>
      <w:r>
        <w:fldChar w:fldCharType="end"/>
      </w:r>
      <w:r>
        <w:t>. Note that this parameterization only supports dimer molecules, not solids.</w:t>
      </w:r>
    </w:p>
    <w:p w14:paraId="00CEA7CD" w14:textId="77777777"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C112C1">
        <w:rPr>
          <w:rStyle w:val="FootnoteReference"/>
        </w:rPr>
        <w:footnoteReference w:id="5"/>
      </w:r>
      <w:r>
        <w:t xml:space="preserve">, as provided by DFTB </w:t>
      </w:r>
      <w:r w:rsidR="003102EF">
        <w:fldChar w:fldCharType="begin" w:fldLock="1"/>
      </w:r>
      <w:r w:rsidR="00901A22">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3]","plainTextFormattedCitation":"[3]","previouslyFormattedCitation":"[3]"},"properties":{"noteIndex":0},"schema":"https://github.com/citation-style-language/schema/raw/master/csl-citation.json"}</w:instrText>
      </w:r>
      <w:r w:rsidR="003102EF">
        <w:fldChar w:fldCharType="separate"/>
      </w:r>
      <w:r w:rsidR="00901A22" w:rsidRPr="00901A22">
        <w:rPr>
          <w:noProof/>
        </w:rPr>
        <w:t>[3]</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77777777"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C1357A">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4]","plainTextFormattedCitation":"[4]","previouslyFormattedCitation":"[4]"},"properties":{"noteIndex":0},"schema":"https://github.com/citation-style-language/schema/raw/master/csl-citation.json"}</w:instrText>
      </w:r>
      <w:r>
        <w:fldChar w:fldCharType="separate"/>
      </w:r>
      <w:r w:rsidRPr="00901A22">
        <w:rPr>
          <w:noProof/>
        </w:rPr>
        <w:t>[4]</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lastRenderedPageBreak/>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77777777"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C1357A">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6]","plainTextFormattedCitation":"[5,6]","previouslyFormattedCitation":"[5,6]"},"properties":{"noteIndex":0},"schema":"https://github.com/citation-style-language/schema/raw/master/csl-citation.json"}</w:instrText>
      </w:r>
      <w:r w:rsidR="003102EF">
        <w:fldChar w:fldCharType="separate"/>
      </w:r>
      <w:r w:rsidR="00901A22" w:rsidRPr="00901A22">
        <w:rPr>
          <w:noProof/>
        </w:rPr>
        <w:t>[5,6]</w:t>
      </w:r>
      <w:r w:rsidR="003102EF">
        <w:fldChar w:fldCharType="end"/>
      </w:r>
      <w:r>
        <w:t>, or BEB cross sections</w:t>
      </w:r>
      <w:r w:rsidR="0099047D">
        <w:t xml:space="preserve"> </w:t>
      </w:r>
      <w:r w:rsidR="003102EF">
        <w:fldChar w:fldCharType="begin" w:fldLock="1"/>
      </w:r>
      <w:r w:rsidR="00C1357A">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1357A">
        <w:rPr>
          <w:rFonts w:ascii="Cambria Math" w:hAnsi="Cambria Math" w:cs="Cambria Math"/>
        </w:rPr>
        <w:instrText>∼</w:instrText>
      </w:r>
      <w:r w:rsidR="00C1357A">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7,8]","plainTextFormattedCitation":"[7,8]","previouslyFormattedCitation":"[7,8]"},"properties":{"noteIndex":0},"schema":"https://github.com/citation-style-language/schema/raw/master/csl-citation.json"}</w:instrText>
      </w:r>
      <w:r w:rsidR="003102EF">
        <w:fldChar w:fldCharType="separate"/>
      </w:r>
      <w:r w:rsidR="00901A22" w:rsidRPr="00901A22">
        <w:rPr>
          <w:noProof/>
        </w:rPr>
        <w:t>[7,8]</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7777777"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C1357A">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9,10]","plainTextFormattedCitation":"[9,10]","previouslyFormattedCitation":"[9,10]"},"properties":{"noteIndex":0},"schema":"https://github.com/citation-style-language/schema/raw/master/csl-citation.json"}</w:instrText>
      </w:r>
      <w:r w:rsidR="003102EF">
        <w:fldChar w:fldCharType="separate"/>
      </w:r>
      <w:r w:rsidR="00901A22" w:rsidRPr="00901A22">
        <w:rPr>
          <w:noProof/>
        </w:rPr>
        <w:t>[9,10]</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7F6E3564" w14:textId="77777777"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C1357A">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plainTextFormattedCitation":"[11]","previouslyFormattedCitation":"[11]"},"properties":{"noteIndex":0},"schema":"https://github.com/citation-style-language/schema/raw/master/csl-citation.json"}</w:instrText>
      </w:r>
      <w:r w:rsidR="003102EF">
        <w:fldChar w:fldCharType="separate"/>
      </w:r>
      <w:r w:rsidR="00901A22" w:rsidRPr="00901A22">
        <w:rPr>
          <w:noProof/>
        </w:rPr>
        <w:t>[11]</w:t>
      </w:r>
      <w:r w:rsidR="003102EF">
        <w:fldChar w:fldCharType="end"/>
      </w:r>
      <w:r>
        <w:t xml:space="preserve">, or within </w:t>
      </w:r>
      <w:proofErr w:type="spellStart"/>
      <w:r>
        <w:t>Drude</w:t>
      </w:r>
      <w:proofErr w:type="spellEnd"/>
      <w:r>
        <w:t xml:space="preserve"> model </w:t>
      </w:r>
      <w:r w:rsidR="003102EF">
        <w:fldChar w:fldCharType="begin" w:fldLock="1"/>
      </w:r>
      <w:r w:rsidR="00C1357A">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plainTextFormattedCitation":"[12]","previouslyFormattedCitation":"[12]"},"properties":{"noteIndex":0},"schema":"https://github.com/citation-style-language/schema/raw/master/csl-citation.json"}</w:instrText>
      </w:r>
      <w:r w:rsidR="003102EF">
        <w:fldChar w:fldCharType="separate"/>
      </w:r>
      <w:r w:rsidR="00901A22" w:rsidRPr="00901A22">
        <w:rPr>
          <w:noProof/>
        </w:rPr>
        <w:t>[12]</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7663CB8C" w14:textId="77777777"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EC1D2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rsidR="00EC1D29">
        <w:fldChar w:fldCharType="separate"/>
      </w:r>
      <w:r w:rsidR="00EC1D29" w:rsidRPr="00901A22">
        <w:rPr>
          <w:noProof/>
        </w:rPr>
        <w:t>[2]</w:t>
      </w:r>
      <w:r w:rsidR="00EC1D29">
        <w:fldChar w:fldCharType="end"/>
      </w:r>
      <w:r w:rsidR="00EC1D29">
        <w:t xml:space="preserve">. </w:t>
      </w:r>
      <w:r w:rsidR="00EC1D29" w:rsidRPr="00EC1D29">
        <w:rPr>
          <w:i/>
        </w:rPr>
        <w:t>Note that this parameterization only supports dimer molecules, not solids.</w:t>
      </w:r>
    </w:p>
    <w:p w14:paraId="6D84BBA2" w14:textId="7777777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901A22">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3]","plainTextFormattedCitation":"[3]","previouslyFormattedCitation":"[3]"},"properties":{"noteIndex":0},"schema":"https://github.com/citation-style-language/schema/raw/master/csl-citation.json"}</w:instrText>
      </w:r>
      <w:r w:rsidR="003102EF">
        <w:fldChar w:fldCharType="separate"/>
      </w:r>
      <w:r w:rsidR="00901A22" w:rsidRPr="00901A22">
        <w:rPr>
          <w:noProof/>
        </w:rPr>
        <w:t>[3]</w:t>
      </w:r>
      <w:r w:rsidR="003102EF">
        <w:fldChar w:fldCharType="end"/>
      </w:r>
      <w:r>
        <w:t>.</w:t>
      </w:r>
    </w:p>
    <w:p w14:paraId="181F26C5" w14:textId="77777777"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to Fu </w:t>
      </w:r>
      <w:r w:rsidRPr="00D15DB5">
        <w:rPr>
          <w:i/>
        </w:rPr>
        <w:t>et al</w:t>
      </w:r>
      <w:r>
        <w:t>.</w:t>
      </w:r>
      <w:r w:rsidR="003102EF">
        <w:fldChar w:fldCharType="begin" w:fldLock="1"/>
      </w:r>
      <w:r w:rsidR="00C1357A">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3]","plainTextFormattedCitation":"[13]","previouslyFormattedCitation":"[13]"},"properties":{"noteIndex":0},"schema":"https://github.com/citation-style-language/schema/raw/master/csl-citation.json"}</w:instrText>
      </w:r>
      <w:r w:rsidR="003102EF">
        <w:fldChar w:fldCharType="separate"/>
      </w:r>
      <w:r w:rsidR="00901A22" w:rsidRPr="00901A22">
        <w:rPr>
          <w:noProof/>
        </w:rPr>
        <w:t>[13]</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77777777"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161A18">
        <w:rPr>
          <w:lang w:val="en-US"/>
        </w:rPr>
        <w:t xml:space="preserve"> </w:t>
      </w:r>
      <w:r w:rsidR="003102EF">
        <w:rPr>
          <w:lang w:val="en-US"/>
        </w:rPr>
        <w:fldChar w:fldCharType="begin" w:fldLock="1"/>
      </w:r>
      <w:r w:rsidR="00C1357A">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4]","plainTextFormattedCitation":"[14]","previouslyFormattedCitation":"[14]"},"properties":{"noteIndex":0},"schema":"https://github.com/citation-style-language/schema/raw/master/csl-citation.json"}</w:instrText>
      </w:r>
      <w:r w:rsidR="003102EF">
        <w:rPr>
          <w:lang w:val="en-US"/>
        </w:rPr>
        <w:fldChar w:fldCharType="separate"/>
      </w:r>
      <w:r w:rsidR="00901A22" w:rsidRPr="00901A22">
        <w:rPr>
          <w:noProof/>
          <w:lang w:val="en-US"/>
        </w:rPr>
        <w:t>[14]</w:t>
      </w:r>
      <w:r w:rsidR="003102EF">
        <w:rPr>
          <w:lang w:val="en-US"/>
        </w:rPr>
        <w:fldChar w:fldCharType="end"/>
      </w:r>
      <w:r>
        <w:rPr>
          <w:lang w:val="en-US"/>
        </w:rPr>
        <w:t>.</w:t>
      </w:r>
    </w:p>
    <w:p w14:paraId="0B96D20C"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C1357A">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5]","plainTextFormattedCitation":"[15]","previouslyFormattedCitation":"[15]"},"properties":{"noteIndex":0},"schema":"https://github.com/citation-style-language/schema/raw/master/csl-citation.json"}</w:instrText>
      </w:r>
      <w:r w:rsidR="003102EF">
        <w:fldChar w:fldCharType="separate"/>
      </w:r>
      <w:r w:rsidR="00901A22" w:rsidRPr="00901A22">
        <w:rPr>
          <w:noProof/>
        </w:rPr>
        <w:t>[15]</w:t>
      </w:r>
      <w:r w:rsidR="003102EF">
        <w:fldChar w:fldCharType="end"/>
      </w:r>
      <w:r>
        <w:t>.</w:t>
      </w:r>
    </w:p>
    <w:p w14:paraId="3404BA8D" w14:textId="77777777"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C1357A">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6]","plainTextFormattedCitation":"[16]","previouslyFormattedCitation":"[16]"},"properties":{"noteIndex":0},"schema":"https://github.com/citation-style-language/schema/raw/master/csl-citation.json"}</w:instrText>
      </w:r>
      <w:r w:rsidR="003102EF">
        <w:fldChar w:fldCharType="separate"/>
      </w:r>
      <w:r w:rsidR="00901A22" w:rsidRPr="00901A22">
        <w:rPr>
          <w:noProof/>
        </w:rPr>
        <w:t>[16]</w:t>
      </w:r>
      <w:r w:rsidR="003102EF">
        <w:fldChar w:fldCharType="end"/>
      </w:r>
      <w:r w:rsidR="00D15DB5">
        <w:t>.</w:t>
      </w:r>
    </w:p>
    <w:p w14:paraId="347582CC" w14:textId="77777777"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C1357A">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7]","plainTextFormattedCitation":"[17]","previouslyFormattedCitation":"[17]"},"properties":{"noteIndex":0},"schema":"https://github.com/citation-style-language/schema/raw/master/csl-citation.json"}</w:instrText>
      </w:r>
      <w:r w:rsidR="003102EF">
        <w:fldChar w:fldCharType="separate"/>
      </w:r>
      <w:r w:rsidR="00901A22" w:rsidRPr="00901A22">
        <w:rPr>
          <w:noProof/>
        </w:rPr>
        <w:t>[17]</w:t>
      </w:r>
      <w:r w:rsidR="003102EF">
        <w:fldChar w:fldCharType="end"/>
      </w:r>
      <w:r>
        <w:t>.</w:t>
      </w:r>
    </w:p>
    <w:p w14:paraId="1B27A234"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lastRenderedPageBreak/>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via using Berendsen thermostat </w:t>
      </w:r>
      <w:r w:rsidR="00F64CA6">
        <w:rPr>
          <w:lang w:val="en-US"/>
        </w:rPr>
        <w:fldChar w:fldCharType="begin" w:fldLock="1"/>
      </w:r>
      <w:r w:rsidR="008855F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8]","plainTextFormattedCitation":"[18]","previouslyFormattedCitation":"[18]"},"properties":{"noteIndex":0},"schema":"https://github.com/citation-style-language/schema/raw/master/csl-citation.json"}</w:instrText>
      </w:r>
      <w:r w:rsidR="00F64CA6">
        <w:rPr>
          <w:lang w:val="en-US"/>
        </w:rPr>
        <w:fldChar w:fldCharType="separate"/>
      </w:r>
      <w:r w:rsidR="00F64CA6" w:rsidRPr="00F64CA6">
        <w:rPr>
          <w:noProof/>
          <w:lang w:val="en-US"/>
        </w:rPr>
        <w:t>[18]</w:t>
      </w:r>
      <w:r w:rsidR="00F64CA6">
        <w:rPr>
          <w:lang w:val="en-US"/>
        </w:rPr>
        <w:fldChar w:fldCharType="end"/>
      </w:r>
      <w:r w:rsidRPr="008F00FF">
        <w:rPr>
          <w:lang w:val="en-US"/>
        </w:rPr>
        <w:t>. It is recommended NOT to use the transport option in general.</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30C33AB6"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5B1C9E">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19]","plainTextFormattedCitation":"[19]","previouslyFormattedCitation":"[19]"},"properties":{"noteIndex":0},"schema":"https://github.com/citation-style-language/schema/raw/master/csl-citation.json"}</w:instrText>
      </w:r>
      <w:r>
        <w:fldChar w:fldCharType="separate"/>
      </w:r>
      <w:r w:rsidRPr="008D4EC2">
        <w:rPr>
          <w:noProof/>
        </w:rPr>
        <w:t>[19]</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2263FDA3" w14:textId="77777777" w:rsidR="00EE5EC4" w:rsidRDefault="00C727F8" w:rsidP="00CA0B03">
      <w:pPr>
        <w:pStyle w:val="Heading1"/>
        <w:numPr>
          <w:ilvl w:val="0"/>
          <w:numId w:val="44"/>
        </w:numPr>
      </w:pPr>
      <w:bookmarkStart w:id="7" w:name="_Toc75238978"/>
      <w:r>
        <w:t>INPUT FILES</w:t>
      </w:r>
      <w:bookmarkEnd w:id="7"/>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BE5743">
      <w:pPr>
        <w:pStyle w:val="ListParagraph"/>
        <w:numPr>
          <w:ilvl w:val="0"/>
          <w:numId w:val="25"/>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63DA352F" w:rsidR="005B1C9E" w:rsidRDefault="005B1C9E" w:rsidP="00BE5743">
      <w:pPr>
        <w:pStyle w:val="ListParagraph"/>
        <w:numPr>
          <w:ilvl w:val="0"/>
          <w:numId w:val="25"/>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Pr>
          <w:rStyle w:val="FootnoteReference"/>
        </w:rPr>
        <w:footnoteReference w:id="8"/>
      </w:r>
      <w:r>
        <w:t xml:space="preserve"> </w:t>
      </w:r>
      <w:r>
        <w:fldChar w:fldCharType="begin" w:fldLock="1"/>
      </w:r>
      <w:r w:rsidR="00F424C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0]","plainTextFormattedCitation":"[20]","previouslyFormattedCitation":"[20]"},"properties":{"noteIndex":0},"schema":"https://github.com/citation-style-language/schema/raw/master/csl-citation.json"}</w:instrText>
      </w:r>
      <w:r>
        <w:fldChar w:fldCharType="separate"/>
      </w:r>
      <w:r w:rsidRPr="005B1C9E">
        <w:rPr>
          <w:noProof/>
        </w:rPr>
        <w:t>[20]</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0000B700" w:rsidR="00C1357A" w:rsidRDefault="00C1357A" w:rsidP="00C1357A">
      <w:pPr>
        <w:pStyle w:val="ListParagraph"/>
        <w:numPr>
          <w:ilvl w:val="0"/>
          <w:numId w:val="3"/>
        </w:numPr>
        <w:spacing w:after="0" w:line="312" w:lineRule="auto"/>
        <w:jc w:val="both"/>
      </w:pPr>
      <w:r w:rsidRPr="00C1357A">
        <w:rPr>
          <w:color w:val="1F497D" w:themeColor="text2"/>
        </w:rPr>
        <w:lastRenderedPageBreak/>
        <w:t>BASIS_SETS</w:t>
      </w:r>
      <w:r>
        <w:t xml:space="preserve"> – files with Gaussian basis sets in the </w:t>
      </w:r>
      <w:proofErr w:type="spellStart"/>
      <w:r w:rsidRPr="00C1357A">
        <w:t>gbs</w:t>
      </w:r>
      <w:proofErr w:type="spellEnd"/>
      <w:r>
        <w:t xml:space="preserve"> format</w:t>
      </w:r>
      <w:r w:rsidRPr="00C112C1">
        <w:rPr>
          <w:rStyle w:val="FootnoteReference"/>
        </w:rPr>
        <w:footnoteReference w:id="10"/>
      </w:r>
      <w:r w:rsidR="005B1C9E">
        <w:t xml:space="preserve"> (</w:t>
      </w:r>
      <w:r w:rsidR="005B1C9E" w:rsidRPr="005B1C9E">
        <w:rPr>
          <w:i/>
          <w:iCs/>
        </w:rPr>
        <w:t xml:space="preserve">currently unused, since </w:t>
      </w:r>
      <w:proofErr w:type="spellStart"/>
      <w:r w:rsidR="005B1C9E" w:rsidRPr="005B1C9E">
        <w:rPr>
          <w:i/>
          <w:iCs/>
        </w:rPr>
        <w:t>xTB</w:t>
      </w:r>
      <w:proofErr w:type="spellEnd"/>
      <w:r w:rsidR="005B1C9E" w:rsidRPr="005B1C9E">
        <w:rPr>
          <w:i/>
          <w:iCs/>
        </w:rPr>
        <w:t xml:space="preserve"> model is unfinished</w:t>
      </w:r>
      <w:r w:rsidR="005B1C9E">
        <w:t>)</w:t>
      </w:r>
    </w:p>
    <w:p w14:paraId="14F40701" w14:textId="77777777"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5B5CCB">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rsidRPr="00C1357A">
        <w:fldChar w:fldCharType="separate"/>
      </w:r>
      <w:r w:rsidRPr="00C1357A">
        <w:rPr>
          <w:noProof/>
        </w:rPr>
        <w:t>[2]</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8" w:name="_Toc7523897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8"/>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80860DF" w:rsidR="00EE5EC4" w:rsidRDefault="00EE5EC4" w:rsidP="00EE5EC4">
      <w:pPr>
        <w:pStyle w:val="Caption"/>
      </w:pPr>
      <w:r>
        <w:t xml:space="preserve">Figure </w:t>
      </w:r>
      <w:fldSimple w:instr=" STYLEREF 1 \s ">
        <w:r w:rsidR="00746EAC">
          <w:rPr>
            <w:noProof/>
          </w:rPr>
          <w:t>VIII</w:t>
        </w:r>
      </w:fldSimple>
      <w:r w:rsidR="008F65B0">
        <w:t>.</w:t>
      </w:r>
      <w:fldSimple w:instr=" SEQ Figure \* ARABIC \s 1 ">
        <w:r w:rsidR="00746EAC">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BB4EF8">
      <w:pPr>
        <w:pStyle w:val="ListParagraph"/>
        <w:numPr>
          <w:ilvl w:val="0"/>
          <w:numId w:val="3"/>
        </w:numPr>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BB4EF8">
      <w:pPr>
        <w:pStyle w:val="ListParagraph"/>
        <w:numPr>
          <w:ilvl w:val="0"/>
          <w:numId w:val="3"/>
        </w:numPr>
      </w:pPr>
      <w:r>
        <w:t>Next lines specify the parameters of each FEL-pulse:</w:t>
      </w:r>
    </w:p>
    <w:p w14:paraId="09960C02" w14:textId="77777777" w:rsidR="00316722" w:rsidRDefault="00F35443" w:rsidP="00316722">
      <w:pPr>
        <w:pStyle w:val="ListParagraph"/>
        <w:numPr>
          <w:ilvl w:val="1"/>
          <w:numId w:val="3"/>
        </w:numPr>
      </w:pPr>
      <w:r>
        <w:lastRenderedPageBreak/>
        <w:t>Line 8</w:t>
      </w:r>
      <w:r w:rsidR="00316722">
        <w:t>: absorbed dose in [eV/atom], used for energy deposition from this pulse. Setting it equal to 0 gives NO laser pulse, dynamics of unirradiated system (for example, for electron-ion thermalization, if nonadiabatic coupling is included).</w:t>
      </w:r>
    </w:p>
    <w:p w14:paraId="5C5766D7" w14:textId="77777777" w:rsidR="00BB4EF8" w:rsidRDefault="00BB4EF8" w:rsidP="0012554E">
      <w:pPr>
        <w:pStyle w:val="ListParagraph"/>
        <w:numPr>
          <w:ilvl w:val="1"/>
          <w:numId w:val="3"/>
        </w:numPr>
      </w:pPr>
      <w:r>
        <w:t xml:space="preserve">Line </w:t>
      </w:r>
      <w:r w:rsidR="00F35443">
        <w:t>9</w:t>
      </w:r>
      <w:r>
        <w:t>: photon energy of the incoming FEL in [eV].</w:t>
      </w:r>
    </w:p>
    <w:p w14:paraId="20113633" w14:textId="2CC8D825" w:rsidR="00BB4EF8" w:rsidRDefault="0012554E" w:rsidP="0012554E">
      <w:pPr>
        <w:pStyle w:val="ListParagraph"/>
        <w:numPr>
          <w:ilvl w:val="1"/>
          <w:numId w:val="3"/>
        </w:numPr>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E65EBA">
      <w:pPr>
        <w:pStyle w:val="ListParagraph"/>
        <w:numPr>
          <w:ilvl w:val="1"/>
          <w:numId w:val="3"/>
        </w:numPr>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365369">
      <w:pPr>
        <w:pStyle w:val="ListParagraph"/>
        <w:numPr>
          <w:ilvl w:val="1"/>
          <w:numId w:val="3"/>
        </w:numPr>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E65EBA">
      <w:pPr>
        <w:pStyle w:val="ListParagraph"/>
        <w:numPr>
          <w:ilvl w:val="1"/>
          <w:numId w:val="3"/>
        </w:numPr>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5D25C3">
      <w:pPr>
        <w:pStyle w:val="ListParagraph"/>
      </w:pPr>
      <w:r>
        <w:t>first one sets whether you want to calculate evolution of the optical properties (set 0 if not), and within which model:</w:t>
      </w:r>
    </w:p>
    <w:p w14:paraId="7340B4C0" w14:textId="77777777" w:rsidR="00DF71D0" w:rsidRDefault="00DF71D0" w:rsidP="00DF71D0">
      <w:pPr>
        <w:pStyle w:val="ListParagraph"/>
        <w:numPr>
          <w:ilvl w:val="0"/>
          <w:numId w:val="5"/>
        </w:numPr>
      </w:pPr>
      <w:r>
        <w:t xml:space="preserve">1 for </w:t>
      </w:r>
      <w:proofErr w:type="spellStart"/>
      <w:r>
        <w:t>Drude</w:t>
      </w:r>
      <w:proofErr w:type="spellEnd"/>
      <w:r>
        <w:t xml:space="preserve"> model</w:t>
      </w:r>
      <w:r w:rsidR="00102556">
        <w:t>.</w:t>
      </w:r>
    </w:p>
    <w:p w14:paraId="1463186C" w14:textId="67485DEA" w:rsidR="00102556" w:rsidRDefault="00DF71D0" w:rsidP="00102556">
      <w:pPr>
        <w:pStyle w:val="ListParagraph"/>
        <w:numPr>
          <w:ilvl w:val="0"/>
          <w:numId w:val="5"/>
        </w:numPr>
        <w:jc w:val="both"/>
      </w:pPr>
      <w:r>
        <w:t xml:space="preserve">2 </w:t>
      </w:r>
      <w:r w:rsidR="00102556">
        <w:t xml:space="preserve">for </w:t>
      </w:r>
      <w:proofErr w:type="spellStart"/>
      <w:r w:rsidR="00102556">
        <w:t>Trani</w:t>
      </w:r>
      <w:proofErr w:type="spellEnd"/>
      <w:r w:rsidR="00102556">
        <w:t xml:space="preserve"> model at many k-points, distributed according to user-defined grid o</w:t>
      </w:r>
      <w:r w:rsidR="00C44C89">
        <w:t>r</w:t>
      </w:r>
      <w:r w:rsidR="00102556">
        <w:t xml:space="preserve"> to </w:t>
      </w:r>
      <w:proofErr w:type="spellStart"/>
      <w:r w:rsidR="00102556">
        <w:t>Monkhorst</w:t>
      </w:r>
      <w:proofErr w:type="spellEnd"/>
      <w:r w:rsidR="00102556">
        <w:t xml:space="preserve">-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77777777" w:rsidR="00102556" w:rsidRDefault="00DF71D0" w:rsidP="00102556">
      <w:pPr>
        <w:pStyle w:val="ListParagraph"/>
        <w:numPr>
          <w:ilvl w:val="0"/>
          <w:numId w:val="5"/>
        </w:numPr>
      </w:pPr>
      <w:r>
        <w:t xml:space="preserve">3 </w:t>
      </w:r>
      <w:r w:rsidR="00102556">
        <w:t xml:space="preserve">for </w:t>
      </w:r>
      <w:proofErr w:type="spellStart"/>
      <w:r w:rsidR="00102556">
        <w:t>Trani</w:t>
      </w:r>
      <w:proofErr w:type="spellEnd"/>
      <w:r w:rsidR="00102556">
        <w:t xml:space="preserve"> model </w:t>
      </w:r>
      <w:r w:rsidR="003102EF">
        <w:fldChar w:fldCharType="begin" w:fldLock="1"/>
      </w:r>
      <w:r w:rsidR="00C1357A">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plainTextFormattedCitation":"[11]","previouslyFormattedCitation":"[11]"},"properties":{"noteIndex":0},"schema":"https://github.com/citation-style-language/schema/raw/master/csl-citation.json"}</w:instrText>
      </w:r>
      <w:r w:rsidR="003102EF">
        <w:fldChar w:fldCharType="separate"/>
      </w:r>
      <w:r w:rsidR="00901A22" w:rsidRPr="00901A22">
        <w:rPr>
          <w:noProof/>
        </w:rPr>
        <w:t>[11]</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FC6977">
      <w:pPr>
        <w:pStyle w:val="ListParagraph"/>
        <w:numPr>
          <w:ilvl w:val="0"/>
          <w:numId w:val="25"/>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DEE8CF3"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 xml:space="preserve">a positive value, the output files will be additionally convolved with the Gaussian probe pulse of the given duration. A set of additional convolved output data will be created with the tag </w:t>
      </w:r>
      <w:r w:rsidR="006D44E2">
        <w:lastRenderedPageBreak/>
        <w:t>‘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FC6977">
      <w:pPr>
        <w:pStyle w:val="ListParagraph"/>
        <w:numPr>
          <w:ilvl w:val="0"/>
          <w:numId w:val="25"/>
        </w:numPr>
        <w:jc w:val="both"/>
      </w:pPr>
      <w:r>
        <w:t>First one sets the angle of incidence of the probe-pulse in degrees to the normal.</w:t>
      </w:r>
    </w:p>
    <w:p w14:paraId="5CB75837" w14:textId="77777777" w:rsidR="00DF71D0" w:rsidRDefault="00DF71D0" w:rsidP="00FC6977">
      <w:pPr>
        <w:pStyle w:val="ListParagraph"/>
        <w:numPr>
          <w:ilvl w:val="0"/>
          <w:numId w:val="25"/>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00C017FE" w14:textId="77777777" w:rsidR="00DF71D0" w:rsidRDefault="00DF71D0" w:rsidP="00E17170">
      <w:pPr>
        <w:pStyle w:val="Heading2"/>
        <w:numPr>
          <w:ilvl w:val="0"/>
          <w:numId w:val="2"/>
        </w:numPr>
        <w:spacing w:before="0" w:line="312" w:lineRule="auto"/>
        <w:jc w:val="both"/>
      </w:pPr>
      <w:bookmarkStart w:id="9" w:name="_Toc75238980"/>
      <w:r>
        <w:t xml:space="preserve">File </w:t>
      </w:r>
      <w:r>
        <w:rPr>
          <w:color w:val="1F497D"/>
        </w:rPr>
        <w:t>NUMERICAL_PARAMETERS</w:t>
      </w:r>
      <w:r w:rsidRPr="00EC0BC1">
        <w:rPr>
          <w:color w:val="1F497D"/>
        </w:rPr>
        <w:t>.</w:t>
      </w:r>
      <w:r w:rsidRPr="00EE5EC4">
        <w:rPr>
          <w:color w:val="1F497D"/>
        </w:rPr>
        <w:t>txt</w:t>
      </w:r>
      <w:bookmarkEnd w:id="9"/>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77777777" w:rsidR="00DF71D0" w:rsidRDefault="005C67C8" w:rsidP="00E41D3D">
      <w:pPr>
        <w:pStyle w:val="ListParagraph"/>
        <w:ind w:left="0"/>
        <w:jc w:val="both"/>
      </w:pPr>
      <w:r>
        <w:rPr>
          <w:noProof/>
          <w:lang w:val="en-US"/>
        </w:rPr>
        <w:drawing>
          <wp:inline distT="0" distB="0" distL="0" distR="0" wp14:anchorId="42FB7DBF" wp14:editId="4513F0C3">
            <wp:extent cx="6448425" cy="400450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6" t="12725" r="34115" b="15165"/>
                    <a:stretch/>
                  </pic:blipFill>
                  <pic:spPr bwMode="auto">
                    <a:xfrm>
                      <a:off x="0" y="0"/>
                      <a:ext cx="6471457" cy="4018805"/>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135937E" w:rsidR="00060FAC" w:rsidRDefault="00060FAC" w:rsidP="00060FAC">
      <w:pPr>
        <w:pStyle w:val="Caption"/>
      </w:pPr>
      <w:r>
        <w:t xml:space="preserve">Figure </w:t>
      </w:r>
      <w:fldSimple w:instr=" STYLEREF 1 \s ">
        <w:r w:rsidR="00746EAC">
          <w:rPr>
            <w:noProof/>
          </w:rPr>
          <w:t>VIII</w:t>
        </w:r>
      </w:fldSimple>
      <w:r w:rsidR="008F65B0">
        <w:t>.</w:t>
      </w:r>
      <w:fldSimple w:instr=" SEQ Figure \* ARABIC \s 1 ">
        <w:r w:rsidR="00746EAC">
          <w:rPr>
            <w:noProof/>
          </w:rPr>
          <w:t>2</w:t>
        </w:r>
      </w:fldSimple>
      <w:r>
        <w:t>. NUMERICAL_PARAMETERS.txt example.</w:t>
      </w:r>
    </w:p>
    <w:p w14:paraId="6AF23693" w14:textId="77777777" w:rsidR="00060FAC" w:rsidRDefault="00060FAC" w:rsidP="00E17170">
      <w:pPr>
        <w:pStyle w:val="ListParagraph"/>
        <w:ind w:left="-284"/>
        <w:jc w:val="both"/>
      </w:pPr>
    </w:p>
    <w:p w14:paraId="6924987D" w14:textId="77777777" w:rsidR="00DF71D0" w:rsidRDefault="00DF71D0" w:rsidP="00E17170">
      <w:pPr>
        <w:pStyle w:val="ListParagraph"/>
        <w:numPr>
          <w:ilvl w:val="0"/>
          <w:numId w:val="3"/>
        </w:numPr>
        <w:jc w:val="both"/>
      </w:pPr>
      <w:r>
        <w:t xml:space="preserve">Line 1: 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E17170">
      <w:pPr>
        <w:pStyle w:val="ListParagraph"/>
        <w:jc w:val="both"/>
      </w:pPr>
      <w:r>
        <w:t>The numbers in a raw must be separated by TAB, not SPACE.</w:t>
      </w:r>
    </w:p>
    <w:p w14:paraId="25609FB5" w14:textId="77777777" w:rsidR="00707B73" w:rsidRPr="00707B73" w:rsidRDefault="00707B73" w:rsidP="00E17170">
      <w:pPr>
        <w:pStyle w:val="ListParagraph"/>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C1357A">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8]","plainTextFormattedCitation":"[8]","previouslyFormattedCitation":"[8]"},"properties":{"noteIndex":0},"schema":"https://github.com/citation-style-language/schema/raw/master/csl-citation.json"}</w:instrText>
      </w:r>
      <w:r w:rsidR="003102EF">
        <w:rPr>
          <w:i/>
        </w:rPr>
        <w:fldChar w:fldCharType="separate"/>
      </w:r>
      <w:r w:rsidR="00901A22" w:rsidRPr="00901A22">
        <w:rPr>
          <w:noProof/>
        </w:rPr>
        <w:t>[8]</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77777777" w:rsidR="00F204C6" w:rsidRDefault="00F204C6" w:rsidP="00E17170">
      <w:pPr>
        <w:pStyle w:val="ListParagraph"/>
        <w:numPr>
          <w:ilvl w:val="0"/>
          <w:numId w:val="3"/>
        </w:numPr>
        <w:jc w:val="both"/>
      </w:pPr>
      <w:r>
        <w:t>Line 2: 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36CDA5AB" w14:textId="77777777" w:rsidR="00F204C6" w:rsidRDefault="00F204C6" w:rsidP="00F204C6">
      <w:pPr>
        <w:pStyle w:val="ListParagraph"/>
        <w:jc w:val="both"/>
      </w:pPr>
      <w:r>
        <w:lastRenderedPageBreak/>
        <w:t>The numbers in a raw must be separated by TAB, not SPACE.</w:t>
      </w:r>
    </w:p>
    <w:p w14:paraId="0A595CE1" w14:textId="58B84BE4" w:rsidR="004D06AD" w:rsidRDefault="00707B73" w:rsidP="00402DAD">
      <w:pPr>
        <w:pStyle w:val="ListParagraph"/>
        <w:numPr>
          <w:ilvl w:val="0"/>
          <w:numId w:val="3"/>
        </w:numPr>
        <w:jc w:val="both"/>
      </w:pPr>
      <w:r>
        <w:t xml:space="preserve">Line </w:t>
      </w:r>
      <w:r w:rsidR="00F204C6">
        <w:t>3</w:t>
      </w:r>
      <w:r>
        <w:t>: 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C1357A">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1357A">
        <w:rPr>
          <w:rFonts w:ascii="Cambria Math" w:hAnsi="Cambria Math" w:cs="Cambria Math"/>
        </w:rPr>
        <w:instrText>∼</w:instrText>
      </w:r>
      <w:r w:rsidR="00C1357A">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7,8]","plainTextFormattedCitation":"[7,8]","previouslyFormattedCitation":"[7,8]"},"properties":{"noteIndex":0},"schema":"https://github.com/citation-style-language/schema/raw/master/csl-citation.json"}</w:instrText>
      </w:r>
      <w:r w:rsidR="003102EF">
        <w:fldChar w:fldCharType="separate"/>
      </w:r>
      <w:r w:rsidR="00901A22" w:rsidRPr="00901A22">
        <w:rPr>
          <w:noProof/>
        </w:rPr>
        <w:t>[7,8]</w:t>
      </w:r>
      <w:r w:rsidR="003102EF">
        <w:fldChar w:fldCharType="end"/>
      </w:r>
      <w:r>
        <w:t>.</w:t>
      </w:r>
    </w:p>
    <w:p w14:paraId="214CC95B" w14:textId="77777777" w:rsidR="00707B73" w:rsidRDefault="00F204C6" w:rsidP="00E17170">
      <w:pPr>
        <w:pStyle w:val="ListParagraph"/>
        <w:numPr>
          <w:ilvl w:val="0"/>
          <w:numId w:val="3"/>
        </w:numPr>
        <w:jc w:val="both"/>
      </w:pPr>
      <w:r>
        <w:t>Line 4</w:t>
      </w:r>
      <w:r w:rsidR="00FE7F0B">
        <w:t>: 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77777777" w:rsidR="004064AB" w:rsidRDefault="00F204C6" w:rsidP="00E17170">
      <w:pPr>
        <w:pStyle w:val="ListParagraph"/>
        <w:numPr>
          <w:ilvl w:val="0"/>
          <w:numId w:val="3"/>
        </w:numPr>
        <w:jc w:val="both"/>
      </w:pPr>
      <w:r>
        <w:t>Line 5</w:t>
      </w:r>
      <w:r w:rsidR="004064AB">
        <w:t xml:space="preserve">: 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rsidR="004064AB">
        <w:t>is ~</w:t>
      </w:r>
      <w:r w:rsidR="00F22C4A">
        <w:t>2,000,</w:t>
      </w:r>
      <w:r w:rsidR="004064AB">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rsidR="004064AB">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77777777" w:rsidR="004064AB" w:rsidRDefault="00F204C6" w:rsidP="00E17170">
      <w:pPr>
        <w:pStyle w:val="ListParagraph"/>
        <w:numPr>
          <w:ilvl w:val="0"/>
          <w:numId w:val="3"/>
        </w:numPr>
        <w:jc w:val="both"/>
      </w:pPr>
      <w:r>
        <w:t>Line 6</w:t>
      </w:r>
      <w:r w:rsidR="004064AB">
        <w:t>: number of threads used for parallel calculation via OpenMP. Set 1 for nonparallel calculations. Set the number equal to the number of cores in your machine for optimal fast calculations.</w:t>
      </w:r>
    </w:p>
    <w:p w14:paraId="18FF722A" w14:textId="726B8F3C" w:rsidR="00B77CEF" w:rsidRDefault="00B77CEF" w:rsidP="001E5C90">
      <w:pPr>
        <w:pStyle w:val="ListParagraph"/>
        <w:numPr>
          <w:ilvl w:val="0"/>
          <w:numId w:val="3"/>
        </w:numPr>
        <w:jc w:val="both"/>
      </w:pPr>
      <w:r>
        <w:t>Line 7: 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77777777" w:rsidR="003934EA" w:rsidRDefault="00E360FD" w:rsidP="00E17170">
      <w:pPr>
        <w:pStyle w:val="ListParagraph"/>
        <w:numPr>
          <w:ilvl w:val="0"/>
          <w:numId w:val="3"/>
        </w:numPr>
        <w:jc w:val="both"/>
      </w:pPr>
      <w:r>
        <w:t>Line 8</w:t>
      </w:r>
      <w:r w:rsidR="003934EA">
        <w:t>: exclude MD module, freezing the atoms in their equilibrium positions (if set 0), or allow the atoms to move (set 1). The default option is 1.</w:t>
      </w:r>
    </w:p>
    <w:p w14:paraId="0C073D3C" w14:textId="2E8DACFF" w:rsidR="004064AB" w:rsidRDefault="004064AB" w:rsidP="00E17170">
      <w:pPr>
        <w:pStyle w:val="ListParagraph"/>
        <w:numPr>
          <w:ilvl w:val="0"/>
          <w:numId w:val="3"/>
        </w:numPr>
        <w:jc w:val="both"/>
      </w:pPr>
      <w:r>
        <w:t xml:space="preserve">Line </w:t>
      </w:r>
      <w:r w:rsidR="00E360FD">
        <w:t>9</w:t>
      </w:r>
      <w:r>
        <w:t xml:space="preserve">: 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77777777" w:rsidR="005B5A0B" w:rsidRDefault="00E360FD" w:rsidP="00E17170">
      <w:pPr>
        <w:pStyle w:val="ListParagraph"/>
        <w:numPr>
          <w:ilvl w:val="0"/>
          <w:numId w:val="3"/>
        </w:numPr>
        <w:jc w:val="both"/>
      </w:pPr>
      <w:r>
        <w:t>Line 10</w:t>
      </w:r>
      <w:r w:rsidR="00F51E57">
        <w:t>: time-step for the MD calculation</w:t>
      </w:r>
      <w:r w:rsidR="00CC170D">
        <w:t>s</w:t>
      </w:r>
      <w:r w:rsidR="005B5A0B">
        <w:t>.</w:t>
      </w:r>
    </w:p>
    <w:p w14:paraId="77D3D724" w14:textId="77777777" w:rsidR="005B5A0B" w:rsidRDefault="005B5A0B" w:rsidP="005B5A0B">
      <w:pPr>
        <w:pStyle w:val="ListParagraph"/>
        <w:jc w:val="both"/>
      </w:pPr>
      <w:r>
        <w:t>It can be set in two ways:</w:t>
      </w:r>
    </w:p>
    <w:p w14:paraId="14F1756B" w14:textId="77777777" w:rsidR="00F51E57" w:rsidRDefault="005B5A0B" w:rsidP="003F29FE">
      <w:pPr>
        <w:pStyle w:val="ListParagraph"/>
        <w:numPr>
          <w:ilvl w:val="0"/>
          <w:numId w:val="46"/>
        </w:numPr>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3F29FE">
      <w:pPr>
        <w:pStyle w:val="ListParagraph"/>
        <w:numPr>
          <w:ilvl w:val="0"/>
          <w:numId w:val="46"/>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5B5A0B">
      <w:pPr>
        <w:pStyle w:val="ListParagraph"/>
        <w:ind w:left="1080"/>
        <w:jc w:val="both"/>
      </w:pPr>
      <w:r>
        <w:t>First column: time instant in [fs], when to change the timestep to the one given in the second column. E.g., if the file contains the following lines:</w:t>
      </w:r>
    </w:p>
    <w:p w14:paraId="04C86364" w14:textId="77777777" w:rsidR="005B5A0B" w:rsidRDefault="005B5A0B" w:rsidP="005B5A0B">
      <w:pPr>
        <w:pStyle w:val="ListParagraph"/>
        <w:ind w:left="1080"/>
        <w:jc w:val="both"/>
      </w:pPr>
      <w:r>
        <w:t>-1.0e10</w:t>
      </w:r>
      <w:r>
        <w:tab/>
        <w:t>1.0</w:t>
      </w:r>
    </w:p>
    <w:p w14:paraId="1699A562" w14:textId="77777777" w:rsidR="005B5A0B" w:rsidRDefault="005B5A0B" w:rsidP="005B5A0B">
      <w:pPr>
        <w:pStyle w:val="ListParagraph"/>
        <w:ind w:left="1080"/>
        <w:jc w:val="both"/>
      </w:pPr>
      <w:r>
        <w:t>-50</w:t>
      </w:r>
      <w:r>
        <w:tab/>
      </w:r>
      <w:r>
        <w:tab/>
        <w:t>0.2</w:t>
      </w:r>
    </w:p>
    <w:p w14:paraId="1F6A60F8" w14:textId="77777777" w:rsidR="005B5A0B" w:rsidRDefault="005B5A0B" w:rsidP="005B5A0B">
      <w:pPr>
        <w:pStyle w:val="ListParagraph"/>
        <w:ind w:left="1080"/>
        <w:jc w:val="both"/>
      </w:pPr>
      <w:r>
        <w:t>100</w:t>
      </w:r>
      <w:r>
        <w:tab/>
        <w:t>0.5</w:t>
      </w:r>
    </w:p>
    <w:p w14:paraId="4F16BEB1" w14:textId="77777777" w:rsidR="005B5A0B" w:rsidRDefault="005B5A0B" w:rsidP="005B5A0B">
      <w:pPr>
        <w:pStyle w:val="ListParagraph"/>
        <w:ind w:left="1080"/>
        <w:jc w:val="both"/>
      </w:pPr>
      <w:r>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77777777" w:rsidR="00961415" w:rsidRDefault="00E360FD" w:rsidP="00E17170">
      <w:pPr>
        <w:pStyle w:val="ListParagraph"/>
        <w:numPr>
          <w:ilvl w:val="0"/>
          <w:numId w:val="3"/>
        </w:numPr>
        <w:jc w:val="both"/>
      </w:pPr>
      <w:r>
        <w:t>Line 11</w:t>
      </w:r>
      <w:r w:rsidR="00961415">
        <w:t>: time step how often the output data files must be saved in [fs] of the simulation time. Does not have to be equal to the MD time step, can be larger to sparse the output data (but cannot be smaller). Default choice is 1 fs.</w:t>
      </w:r>
    </w:p>
    <w:p w14:paraId="78B262DD" w14:textId="3B3E6389" w:rsidR="00961415" w:rsidRDefault="00E360FD" w:rsidP="00E17170">
      <w:pPr>
        <w:pStyle w:val="ListParagraph"/>
        <w:numPr>
          <w:ilvl w:val="0"/>
          <w:numId w:val="3"/>
        </w:numPr>
        <w:jc w:val="both"/>
      </w:pPr>
      <w:r>
        <w:t>Line 12</w:t>
      </w:r>
      <w:r w:rsidR="00961415">
        <w:t>: here 1 means constant pressure simulations (</w:t>
      </w:r>
      <w:r w:rsidR="004C2DBB">
        <w:t>P=</w:t>
      </w:r>
      <w:proofErr w:type="spellStart"/>
      <w:r w:rsidR="004C2DBB">
        <w:t>const</w:t>
      </w:r>
      <w:proofErr w:type="spellEnd"/>
      <w:r w:rsidR="004C2DBB">
        <w:t xml:space="preserve">; </w:t>
      </w:r>
      <w:proofErr w:type="spellStart"/>
      <w:r w:rsidR="00961415">
        <w:t>Parrinello</w:t>
      </w:r>
      <w:proofErr w:type="spellEnd"/>
      <w:r w:rsidR="00961415">
        <w:t>-Rahman scheme of the super-cell motion); 0 means constant volume</w:t>
      </w:r>
      <w:r w:rsidR="004C2DBB">
        <w:t xml:space="preserve"> (V=</w:t>
      </w:r>
      <w:proofErr w:type="spellStart"/>
      <w:r w:rsidR="004C2DBB">
        <w:t>const</w:t>
      </w:r>
      <w:proofErr w:type="spellEnd"/>
      <w:r w:rsidR="004C2DBB">
        <w:t>)</w:t>
      </w:r>
      <w:r w:rsidR="00961415">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rsidR="00961415">
        <w:t>. For femtosecond dynamics, V=</w:t>
      </w:r>
      <w:proofErr w:type="spellStart"/>
      <w:r w:rsidR="00961415">
        <w:t>const</w:t>
      </w:r>
      <w:proofErr w:type="spellEnd"/>
      <w:r w:rsidR="00961415">
        <w:t xml:space="preserve"> (0) is the default choice.</w:t>
      </w:r>
    </w:p>
    <w:p w14:paraId="6E87B27E" w14:textId="77777777" w:rsidR="00BB4EF8" w:rsidRDefault="00B546C8" w:rsidP="00E17170">
      <w:pPr>
        <w:pStyle w:val="ListParagraph"/>
        <w:numPr>
          <w:ilvl w:val="0"/>
          <w:numId w:val="3"/>
        </w:numPr>
        <w:jc w:val="both"/>
      </w:pPr>
      <w:r>
        <w:lastRenderedPageBreak/>
        <w:t xml:space="preserve">Line </w:t>
      </w:r>
      <w:r w:rsidR="0012554E">
        <w:t>1</w:t>
      </w:r>
      <w:r w:rsidR="00E360FD">
        <w:t>3</w:t>
      </w:r>
      <w:r w:rsidR="00BB4EF8">
        <w:t>: 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66D76F80" w14:textId="77777777" w:rsidR="00AB0950" w:rsidRDefault="0012554E" w:rsidP="00E17170">
      <w:pPr>
        <w:pStyle w:val="ListParagraph"/>
        <w:numPr>
          <w:ilvl w:val="0"/>
          <w:numId w:val="3"/>
        </w:numPr>
        <w:jc w:val="both"/>
      </w:pPr>
      <w:r>
        <w:t>Line 1</w:t>
      </w:r>
      <w:r w:rsidR="00E360FD">
        <w:t>4</w:t>
      </w:r>
      <w:r w:rsidR="00BB4EF8">
        <w:t xml:space="preserve">: </w:t>
      </w:r>
      <w:r w:rsidR="00AB0950">
        <w:t>contains two numbers:</w:t>
      </w:r>
    </w:p>
    <w:p w14:paraId="71DD78B5" w14:textId="77777777" w:rsidR="00BB4EF8" w:rsidRDefault="00AB0950" w:rsidP="00E17170">
      <w:pPr>
        <w:pStyle w:val="ListParagraph"/>
        <w:numPr>
          <w:ilvl w:val="1"/>
          <w:numId w:val="3"/>
        </w:numPr>
        <w:jc w:val="both"/>
      </w:pPr>
      <w:r>
        <w:t xml:space="preserve">First one </w:t>
      </w:r>
      <w:r w:rsidR="00BB4EF8">
        <w:t>describes which scheme of simulation to use:</w:t>
      </w:r>
    </w:p>
    <w:p w14:paraId="586CB795" w14:textId="77777777" w:rsidR="006619F9" w:rsidRPr="00E17170" w:rsidRDefault="006619F9" w:rsidP="00E17170">
      <w:pPr>
        <w:pStyle w:val="ListParagraph"/>
        <w:numPr>
          <w:ilvl w:val="0"/>
          <w:numId w:val="4"/>
        </w:numPr>
        <w:ind w:left="1418" w:firstLine="0"/>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E17170">
      <w:pPr>
        <w:pStyle w:val="ListParagraph"/>
        <w:numPr>
          <w:ilvl w:val="0"/>
          <w:numId w:val="4"/>
        </w:numPr>
        <w:ind w:firstLine="338"/>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E17170">
      <w:pPr>
        <w:pStyle w:val="ListParagraph"/>
        <w:numPr>
          <w:ilvl w:val="0"/>
          <w:numId w:val="4"/>
        </w:numPr>
        <w:ind w:firstLine="338"/>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E17170">
      <w:pPr>
        <w:pStyle w:val="ListParagraph"/>
        <w:numPr>
          <w:ilvl w:val="0"/>
          <w:numId w:val="4"/>
        </w:numPr>
        <w:ind w:firstLine="338"/>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E17170">
      <w:pPr>
        <w:pStyle w:val="ListParagraph"/>
        <w:numPr>
          <w:ilvl w:val="1"/>
          <w:numId w:val="3"/>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E17170">
      <w:pPr>
        <w:ind w:firstLine="720"/>
        <w:jc w:val="both"/>
      </w:pPr>
      <w:r>
        <w:t>The numbers in a raw must be separated by TAB, not SPACE.</w:t>
      </w:r>
    </w:p>
    <w:p w14:paraId="1B95D437" w14:textId="77777777" w:rsidR="006619F9" w:rsidRDefault="00040906" w:rsidP="00E17170">
      <w:pPr>
        <w:pStyle w:val="ListParagraph"/>
        <w:numPr>
          <w:ilvl w:val="0"/>
          <w:numId w:val="3"/>
        </w:numPr>
        <w:jc w:val="both"/>
      </w:pPr>
      <w:r>
        <w:t>Line 1</w:t>
      </w:r>
      <w:r w:rsidR="00E360FD">
        <w:t>5</w:t>
      </w:r>
      <w:r>
        <w:t>: which electron-phonon coupling to use:</w:t>
      </w:r>
    </w:p>
    <w:p w14:paraId="5DFAFF58" w14:textId="424D124E" w:rsidR="00040906" w:rsidRDefault="00040906" w:rsidP="00E17170">
      <w:pPr>
        <w:pStyle w:val="ListParagraph"/>
        <w:jc w:val="both"/>
      </w:pPr>
      <w:r>
        <w:t xml:space="preserve">0 means no coupling included; </w:t>
      </w:r>
      <w:r w:rsidR="000C5994">
        <w:t>-</w:t>
      </w:r>
      <w:r>
        <w:t xml:space="preserve">1 </w:t>
      </w:r>
      <w:r w:rsidR="000C5994">
        <w:t xml:space="preserve">generalization of </w:t>
      </w:r>
      <w:r>
        <w:t>dynamical coupling</w:t>
      </w:r>
      <w:r w:rsidR="00E17170">
        <w:t xml:space="preserve"> as described in Ref.</w:t>
      </w:r>
      <w:r w:rsidR="003102EF">
        <w:fldChar w:fldCharType="begin" w:fldLock="1"/>
      </w:r>
      <w:r w:rsidR="00F424C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003102EF">
        <w:fldChar w:fldCharType="separate"/>
      </w:r>
      <w:r w:rsidR="005B1C9E" w:rsidRPr="005B1C9E">
        <w:rPr>
          <w:noProof/>
        </w:rPr>
        <w:t>[29]</w:t>
      </w:r>
      <w:r w:rsidR="003102EF">
        <w:fldChar w:fldCharType="end"/>
      </w:r>
      <w:r>
        <w:t xml:space="preserve"> (</w:t>
      </w:r>
      <w:r w:rsidRPr="00E17170">
        <w:rPr>
          <w:u w:val="single"/>
        </w:rPr>
        <w:t>this must be the default choice</w:t>
      </w:r>
      <w:r>
        <w:t xml:space="preserve">); </w:t>
      </w:r>
      <w:r w:rsidR="000C5994">
        <w:t>1 means first-order dynamical coupling as described in Ref.</w:t>
      </w:r>
      <w:r w:rsidR="000C5994">
        <w:fldChar w:fldCharType="begin" w:fldLock="1"/>
      </w:r>
      <w:r w:rsidR="00F424C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000C5994">
        <w:fldChar w:fldCharType="separate"/>
      </w:r>
      <w:r w:rsidR="005B1C9E" w:rsidRPr="005B1C9E">
        <w:rPr>
          <w:noProof/>
        </w:rPr>
        <w:t>[29]</w:t>
      </w:r>
      <w:r w:rsidR="000C5994">
        <w:fldChar w:fldCharType="end"/>
      </w:r>
      <w:r w:rsidR="000C5994">
        <w:t xml:space="preserve">; </w:t>
      </w: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77777777" w:rsidR="006447AE" w:rsidRDefault="0012554E" w:rsidP="00E17170">
      <w:pPr>
        <w:pStyle w:val="ListParagraph"/>
        <w:numPr>
          <w:ilvl w:val="0"/>
          <w:numId w:val="3"/>
        </w:numPr>
        <w:jc w:val="both"/>
      </w:pPr>
      <w:r>
        <w:t>Line 1</w:t>
      </w:r>
      <w:r w:rsidR="00E360FD">
        <w:t>6:</w:t>
      </w:r>
      <w:r w:rsidR="006447AE">
        <w:t xml:space="preserve"> </w:t>
      </w:r>
      <w:r w:rsidR="00371117">
        <w:t xml:space="preserve">Coupling model; </w:t>
      </w:r>
      <w:r w:rsidR="006447AE">
        <w:t>has two numbers</w:t>
      </w:r>
      <w:r w:rsidR="0079528D">
        <w:t xml:space="preserve">: </w:t>
      </w:r>
    </w:p>
    <w:p w14:paraId="2EB0404E" w14:textId="77777777" w:rsidR="0079528D" w:rsidRDefault="006447AE" w:rsidP="006447AE">
      <w:pPr>
        <w:pStyle w:val="ListParagraph"/>
        <w:numPr>
          <w:ilvl w:val="1"/>
          <w:numId w:val="3"/>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7D842EC3" w:rsidR="006447AE" w:rsidRDefault="006447AE" w:rsidP="006447AE">
      <w:pPr>
        <w:pStyle w:val="ListParagraph"/>
        <w:numPr>
          <w:ilvl w:val="1"/>
          <w:numId w:val="3"/>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746EAC" w:rsidRPr="00AC57D9">
        <w:rPr>
          <w:color w:val="4F81BD" w:themeColor="accent1"/>
        </w:rPr>
        <w:t>Calculation of electron-ion coupling parameter g(</w:t>
      </w:r>
      <w:proofErr w:type="spellStart"/>
      <w:r w:rsidR="00746EAC" w:rsidRPr="00AC57D9">
        <w:rPr>
          <w:color w:val="4F81BD" w:themeColor="accent1"/>
        </w:rPr>
        <w:t>T</w:t>
      </w:r>
      <w:r w:rsidR="00746EAC" w:rsidRPr="00AC57D9">
        <w:rPr>
          <w:color w:val="4F81BD" w:themeColor="accent1"/>
          <w:vertAlign w:val="subscript"/>
        </w:rPr>
        <w:t>e</w:t>
      </w:r>
      <w:proofErr w:type="spellEnd"/>
      <w:r w:rsidR="00746EAC" w:rsidRPr="00AC57D9">
        <w:rPr>
          <w:color w:val="4F81BD" w:themeColor="accent1"/>
        </w:rPr>
        <w:t xml:space="preserve">), </w:t>
      </w:r>
      <w:proofErr w:type="gramStart"/>
      <w:r w:rsidR="00746EAC" w:rsidRPr="00AC57D9">
        <w:rPr>
          <w:color w:val="4F81BD" w:themeColor="accent1"/>
        </w:rPr>
        <w:t>C</w:t>
      </w:r>
      <w:r w:rsidR="00746EAC" w:rsidRPr="00046931">
        <w:rPr>
          <w:color w:val="4F81BD" w:themeColor="accent1"/>
          <w:vertAlign w:val="subscript"/>
        </w:rPr>
        <w:t>e</w:t>
      </w:r>
      <w:r w:rsidR="00746EAC" w:rsidRPr="00AC57D9">
        <w:rPr>
          <w:color w:val="4F81BD" w:themeColor="accent1"/>
        </w:rPr>
        <w:t>(</w:t>
      </w:r>
      <w:proofErr w:type="spellStart"/>
      <w:proofErr w:type="gramEnd"/>
      <w:r w:rsidR="00746EAC" w:rsidRPr="00AC57D9">
        <w:rPr>
          <w:color w:val="4F81BD" w:themeColor="accent1"/>
        </w:rPr>
        <w:t>T</w:t>
      </w:r>
      <w:r w:rsidR="00746EAC" w:rsidRPr="00AC57D9">
        <w:rPr>
          <w:color w:val="4F81BD" w:themeColor="accent1"/>
          <w:vertAlign w:val="subscript"/>
        </w:rPr>
        <w:t>e</w:t>
      </w:r>
      <w:proofErr w:type="spellEnd"/>
      <w:r w:rsidR="00746EAC" w:rsidRPr="00AC57D9">
        <w:rPr>
          <w:color w:val="4F81BD" w:themeColor="accent1"/>
        </w:rPr>
        <w:t xml:space="preserve">) and </w:t>
      </w:r>
      <w:r w:rsidR="00746EAC">
        <w:rPr>
          <w:color w:val="4F81BD" w:themeColor="accent1"/>
        </w:rPr>
        <w:t>μ</w:t>
      </w:r>
      <w:r w:rsidR="00746EAC" w:rsidRPr="00AC57D9">
        <w:rPr>
          <w:color w:val="4F81BD" w:themeColor="accent1"/>
        </w:rPr>
        <w:t>(</w:t>
      </w:r>
      <w:proofErr w:type="spellStart"/>
      <w:r w:rsidR="00746EAC" w:rsidRPr="00AC57D9">
        <w:rPr>
          <w:color w:val="4F81BD" w:themeColor="accent1"/>
        </w:rPr>
        <w:t>T</w:t>
      </w:r>
      <w:r w:rsidR="00746EAC" w:rsidRPr="00AC57D9">
        <w:rPr>
          <w:color w:val="4F81BD" w:themeColor="accent1"/>
          <w:vertAlign w:val="subscript"/>
        </w:rPr>
        <w:t>e</w:t>
      </w:r>
      <w:proofErr w:type="spellEnd"/>
      <w:r w:rsidR="00746EAC" w:rsidRPr="00AC57D9">
        <w:rPr>
          <w:color w:val="4F81BD" w:themeColor="accent1"/>
        </w:rPr>
        <w:t>)</w:t>
      </w:r>
      <w:r w:rsidR="008920E0">
        <w:fldChar w:fldCharType="end"/>
      </w:r>
      <w:r w:rsidR="008920E0">
        <w:t>), but the results must then be rescaled back manually!</w:t>
      </w:r>
    </w:p>
    <w:p w14:paraId="1F07DE6E" w14:textId="77777777" w:rsidR="006447AE" w:rsidRDefault="009C0B38" w:rsidP="00E17170">
      <w:pPr>
        <w:pStyle w:val="ListParagraph"/>
        <w:numPr>
          <w:ilvl w:val="0"/>
          <w:numId w:val="3"/>
        </w:numPr>
        <w:jc w:val="both"/>
      </w:pPr>
      <w:r>
        <w:t xml:space="preserve">Line </w:t>
      </w:r>
      <w:r w:rsidR="00E360FD">
        <w:t>17</w:t>
      </w:r>
      <w:r w:rsidR="00371117">
        <w:t>: Coupling model (continuation);</w:t>
      </w:r>
      <w:r w:rsidR="006447AE">
        <w:t xml:space="preserve"> contains two numbers</w:t>
      </w:r>
      <w:r w:rsidR="00371117">
        <w:t>:</w:t>
      </w:r>
    </w:p>
    <w:p w14:paraId="0BECDA29" w14:textId="77777777" w:rsidR="009C0B38" w:rsidRDefault="009C0B38" w:rsidP="006447AE">
      <w:pPr>
        <w:pStyle w:val="ListParagraph"/>
        <w:numPr>
          <w:ilvl w:val="1"/>
          <w:numId w:val="3"/>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6447AE">
      <w:pPr>
        <w:pStyle w:val="ListParagraph"/>
        <w:numPr>
          <w:ilvl w:val="1"/>
          <w:numId w:val="3"/>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7777777" w:rsidR="00D62B3F" w:rsidRDefault="009C0B38" w:rsidP="00264782">
      <w:pPr>
        <w:pStyle w:val="ListParagraph"/>
        <w:numPr>
          <w:ilvl w:val="0"/>
          <w:numId w:val="3"/>
        </w:numPr>
        <w:jc w:val="both"/>
      </w:pPr>
      <w:r>
        <w:t xml:space="preserve">Line </w:t>
      </w:r>
      <w:r w:rsidR="00E360FD">
        <w:t>18</w:t>
      </w:r>
      <w:r>
        <w:t xml:space="preserve">: </w:t>
      </w:r>
      <w:r w:rsidR="00371117">
        <w:t xml:space="preserve">Quenching; </w:t>
      </w:r>
      <w:r w:rsidR="00D62B3F">
        <w:t xml:space="preserve">three numbers here specify: </w:t>
      </w:r>
    </w:p>
    <w:p w14:paraId="13A4A391" w14:textId="77777777" w:rsidR="00D62B3F" w:rsidRDefault="00D62B3F" w:rsidP="00D62B3F">
      <w:pPr>
        <w:pStyle w:val="ListParagraph"/>
        <w:numPr>
          <w:ilvl w:val="0"/>
          <w:numId w:val="25"/>
        </w:numPr>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D62B3F">
      <w:pPr>
        <w:pStyle w:val="ListParagraph"/>
        <w:numPr>
          <w:ilvl w:val="0"/>
          <w:numId w:val="25"/>
        </w:numPr>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D62B3F">
      <w:pPr>
        <w:pStyle w:val="ListParagraph"/>
        <w:numPr>
          <w:ilvl w:val="0"/>
          <w:numId w:val="25"/>
        </w:numPr>
        <w:jc w:val="both"/>
      </w:pPr>
      <w:r>
        <w:lastRenderedPageBreak/>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4D01EF5C" w:rsidR="00D62B3F" w:rsidRDefault="00A608EB" w:rsidP="00264782">
      <w:pPr>
        <w:pStyle w:val="ListParagraph"/>
        <w:numPr>
          <w:ilvl w:val="0"/>
          <w:numId w:val="3"/>
        </w:numPr>
        <w:jc w:val="both"/>
      </w:pPr>
      <w:r>
        <w:t>Line 1</w:t>
      </w:r>
      <w:r w:rsidR="00E360FD">
        <w:t>9</w:t>
      </w:r>
      <w:r w:rsidR="00264782">
        <w:t xml:space="preserve">: </w:t>
      </w:r>
      <w:r w:rsidR="005C67C8">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F424C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F424C7">
        <w:rPr>
          <w:rFonts w:ascii="Cambria Math" w:hAnsi="Cambria Math" w:cs="Cambria Math"/>
        </w:rPr>
        <w:instrText>∼</w:instrText>
      </w:r>
      <w:r w:rsidR="00F424C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0]","plainTextFormattedCitation":"[30]","previouslyFormattedCitation":"[30]"},"properties":{"noteIndex":0},"schema":"https://github.com/citation-style-language/schema/raw/master/csl-citation.json"}</w:instrText>
      </w:r>
      <w:r w:rsidR="003102EF">
        <w:fldChar w:fldCharType="separate"/>
      </w:r>
      <w:r w:rsidR="005B1C9E" w:rsidRPr="005B1C9E">
        <w:rPr>
          <w:noProof/>
        </w:rPr>
        <w:t>[30]</w:t>
      </w:r>
      <w:r w:rsidR="003102EF">
        <w:fldChar w:fldCharType="end"/>
      </w:r>
      <w:r w:rsidR="008855F6">
        <w:t xml:space="preserve">, using Berendsen thermostat </w:t>
      </w:r>
      <w:r w:rsidR="008855F6">
        <w:fldChar w:fldCharType="begin" w:fldLock="1"/>
      </w:r>
      <w:r w:rsidR="00B17D48">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8]","plainTextFormattedCitation":"[18]","previouslyFormattedCitation":"[18]"},"properties":{"noteIndex":0},"schema":"https://github.com/citation-style-language/schema/raw/master/csl-citation.json"}</w:instrText>
      </w:r>
      <w:r w:rsidR="008855F6">
        <w:fldChar w:fldCharType="separate"/>
      </w:r>
      <w:r w:rsidR="008855F6" w:rsidRPr="008855F6">
        <w:rPr>
          <w:noProof/>
        </w:rPr>
        <w:t>[18]</w:t>
      </w:r>
      <w:r w:rsidR="008855F6">
        <w:fldChar w:fldCharType="end"/>
      </w:r>
      <w:r w:rsidR="00D62B3F">
        <w:t>:</w:t>
      </w:r>
    </w:p>
    <w:p w14:paraId="0B16CDC1" w14:textId="77777777" w:rsidR="00D62B3F" w:rsidRDefault="00264782" w:rsidP="00D62B3F">
      <w:pPr>
        <w:pStyle w:val="ListParagraph"/>
        <w:numPr>
          <w:ilvl w:val="0"/>
          <w:numId w:val="25"/>
        </w:numPr>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D62B3F">
      <w:pPr>
        <w:pStyle w:val="ListParagraph"/>
        <w:numPr>
          <w:ilvl w:val="0"/>
          <w:numId w:val="25"/>
        </w:numPr>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D62B3F">
      <w:pPr>
        <w:pStyle w:val="ListParagraph"/>
        <w:numPr>
          <w:ilvl w:val="0"/>
          <w:numId w:val="25"/>
        </w:numPr>
        <w:jc w:val="both"/>
      </w:pPr>
      <w:r>
        <w:t>T</w:t>
      </w:r>
      <w:r w:rsidR="00D52C4C">
        <w:t xml:space="preserve">he third one is the characteristic time of cooling </w:t>
      </w:r>
      <w:r w:rsidR="005C67C8">
        <w:t xml:space="preserve">of atoms </w:t>
      </w:r>
      <w:r w:rsidR="00D52C4C">
        <w:t>in [fs].</w:t>
      </w:r>
    </w:p>
    <w:p w14:paraId="7F830D28" w14:textId="150CC8E7" w:rsidR="005C67C8" w:rsidRDefault="005C67C8" w:rsidP="005C67C8">
      <w:pPr>
        <w:pStyle w:val="ListParagraph"/>
        <w:numPr>
          <w:ilvl w:val="0"/>
          <w:numId w:val="3"/>
        </w:numPr>
        <w:jc w:val="both"/>
      </w:pPr>
      <w:r>
        <w:t xml:space="preserve">Line 20: Berendsen thermostat for electrons; Three numbers here define a simple model (rate equation) for artificial cooling mimicking transport effects </w:t>
      </w:r>
      <w:r>
        <w:fldChar w:fldCharType="begin" w:fldLock="1"/>
      </w:r>
      <w:r w:rsidR="00F424C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F424C7">
        <w:rPr>
          <w:rFonts w:ascii="Cambria Math" w:hAnsi="Cambria Math" w:cs="Cambria Math"/>
        </w:rPr>
        <w:instrText>∼</w:instrText>
      </w:r>
      <w:r w:rsidR="00F424C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0]","plainTextFormattedCitation":"[30]","previouslyFormattedCitation":"[30]"},"properties":{"noteIndex":0},"schema":"https://github.com/citation-style-language/schema/raw/master/csl-citation.json"}</w:instrText>
      </w:r>
      <w:r>
        <w:fldChar w:fldCharType="separate"/>
      </w:r>
      <w:r w:rsidR="005B1C9E" w:rsidRPr="005B1C9E">
        <w:rPr>
          <w:noProof/>
        </w:rPr>
        <w:t>[30]</w:t>
      </w:r>
      <w:r>
        <w:fldChar w:fldCharType="end"/>
      </w:r>
      <w:r>
        <w:t xml:space="preserve">, using Berendsen thermostat </w:t>
      </w:r>
      <w:r>
        <w:fldChar w:fldCharType="begin" w:fldLock="1"/>
      </w:r>
      <w: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8]","plainTextFormattedCitation":"[18]","previouslyFormattedCitation":"[18]"},"properties":{"noteIndex":0},"schema":"https://github.com/citation-style-language/schema/raw/master/csl-citation.json"}</w:instrText>
      </w:r>
      <w:r>
        <w:fldChar w:fldCharType="separate"/>
      </w:r>
      <w:r w:rsidRPr="008855F6">
        <w:rPr>
          <w:noProof/>
        </w:rPr>
        <w:t>[18]</w:t>
      </w:r>
      <w:r>
        <w:fldChar w:fldCharType="end"/>
      </w:r>
      <w:r>
        <w:t>:</w:t>
      </w:r>
    </w:p>
    <w:p w14:paraId="619CBF86" w14:textId="77777777" w:rsidR="005C67C8" w:rsidRDefault="005C67C8" w:rsidP="005C67C8">
      <w:pPr>
        <w:pStyle w:val="ListParagraph"/>
        <w:numPr>
          <w:ilvl w:val="0"/>
          <w:numId w:val="25"/>
        </w:numPr>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5C67C8">
      <w:pPr>
        <w:pStyle w:val="ListParagraph"/>
        <w:numPr>
          <w:ilvl w:val="0"/>
          <w:numId w:val="25"/>
        </w:numPr>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5C67C8">
      <w:pPr>
        <w:pStyle w:val="ListParagraph"/>
        <w:numPr>
          <w:ilvl w:val="0"/>
          <w:numId w:val="25"/>
        </w:numPr>
        <w:jc w:val="both"/>
      </w:pPr>
      <w:r>
        <w:t>The third one is the characteristic time of electronic cooling in [fs].</w:t>
      </w:r>
    </w:p>
    <w:p w14:paraId="3302B140" w14:textId="42FB05A8" w:rsidR="008B7898" w:rsidRPr="00264782" w:rsidRDefault="009C0B38" w:rsidP="00264782">
      <w:pPr>
        <w:pStyle w:val="ListParagraph"/>
        <w:numPr>
          <w:ilvl w:val="0"/>
          <w:numId w:val="3"/>
        </w:numPr>
        <w:jc w:val="both"/>
      </w:pPr>
      <w:r>
        <w:t xml:space="preserve">Line </w:t>
      </w:r>
      <w:r w:rsidR="00E360FD">
        <w:rPr>
          <w:lang w:val="en-US"/>
        </w:rPr>
        <w:t>2</w:t>
      </w:r>
      <w:r w:rsidR="005C67C8">
        <w:rPr>
          <w:lang w:val="en-US"/>
        </w:rPr>
        <w:t>1</w:t>
      </w:r>
      <w:r w:rsidR="008B7898">
        <w:t>: energy cut-off in [eV] that separates the low-energy and high-energy subspaces for electrons within MC</w:t>
      </w:r>
      <w:r w:rsidR="000578F1">
        <w:t xml:space="preserve"> and Boltzmann-equation</w:t>
      </w:r>
      <w:r w:rsidR="008B7898">
        <w:t xml:space="preserve"> </w:t>
      </w:r>
      <w:r w:rsidR="003102EF">
        <w:fldChar w:fldCharType="begin" w:fldLock="1"/>
      </w:r>
      <w:r w:rsidR="00F424C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1]","plainTextFormattedCitation":"[31]","previouslyFormattedCitation":"[31]"},"properties":{"noteIndex":0},"schema":"https://github.com/citation-style-language/schema/raw/master/csl-citation.json"}</w:instrText>
      </w:r>
      <w:r w:rsidR="003102EF">
        <w:fldChar w:fldCharType="separate"/>
      </w:r>
      <w:r w:rsidR="005B1C9E" w:rsidRPr="005B1C9E">
        <w:rPr>
          <w:noProof/>
        </w:rPr>
        <w:t>[31]</w:t>
      </w:r>
      <w:r w:rsidR="003102EF">
        <w:fldChar w:fldCharType="end"/>
      </w:r>
      <w:r w:rsidR="00163F76">
        <w:t xml:space="preserve">. </w:t>
      </w:r>
      <w:r w:rsidR="00163F76" w:rsidRPr="001521EE">
        <w:rPr>
          <w:u w:val="single"/>
        </w:rPr>
        <w:t>The d</w:t>
      </w:r>
      <w:r w:rsidR="008B7898" w:rsidRPr="001521EE">
        <w:rPr>
          <w:u w:val="single"/>
        </w:rPr>
        <w:t>efault value is 10 eV</w:t>
      </w:r>
      <w:r w:rsidR="008B7898">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7777777" w:rsidR="0079673D" w:rsidRDefault="009C0B38" w:rsidP="00264782">
      <w:pPr>
        <w:pStyle w:val="ListParagraph"/>
        <w:numPr>
          <w:ilvl w:val="0"/>
          <w:numId w:val="3"/>
        </w:numPr>
        <w:jc w:val="both"/>
      </w:pPr>
      <w:r>
        <w:t xml:space="preserve">Line </w:t>
      </w:r>
      <w:r w:rsidR="002F3340">
        <w:rPr>
          <w:lang w:val="en-US"/>
        </w:rPr>
        <w:t>2</w:t>
      </w:r>
      <w:r w:rsidR="005C67C8">
        <w:rPr>
          <w:lang w:val="en-US"/>
        </w:rPr>
        <w:t>2</w:t>
      </w:r>
      <w:r w:rsidR="008B7898">
        <w:t xml:space="preserve">: </w:t>
      </w:r>
      <w:r w:rsidR="0079673D">
        <w:t xml:space="preserve">work function, setting </w:t>
      </w:r>
      <w:r w:rsidR="00CB0253">
        <w:t>whether</w:t>
      </w:r>
      <w:r w:rsidR="0079673D">
        <w:t xml:space="preserve"> we want to allow for electron emission and build-up of an unbalanced charge in the system, which may lead to Coulomb explosion. If the work function here is set higher than 1.0d25 [eV], no emission will take place. </w:t>
      </w:r>
      <w:r w:rsidR="0079673D" w:rsidRPr="00D139DF">
        <w:rPr>
          <w:u w:val="single"/>
        </w:rPr>
        <w:t>This must be the default choice</w:t>
      </w:r>
      <w:r w:rsidR="0079673D">
        <w:t>.</w:t>
      </w:r>
    </w:p>
    <w:p w14:paraId="605423B0" w14:textId="77777777" w:rsidR="0079673D" w:rsidRDefault="0079673D" w:rsidP="007E33A9">
      <w:pPr>
        <w:pStyle w:val="ListParagraph"/>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7E33A9">
      <w:pPr>
        <w:pStyle w:val="ListParagraph"/>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0BA08EF4" w:rsidR="00D64AEF" w:rsidRDefault="00D64AEF" w:rsidP="007E33A9">
      <w:pPr>
        <w:pStyle w:val="ListParagraph"/>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F424C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2]","plainTextFormattedCitation":"[32]","previouslyFormattedCitation":"[32]"},"properties":{"noteIndex":0},"schema":"https://github.com/citation-style-language/schema/raw/master/csl-citation.json"}</w:instrText>
      </w:r>
      <w:r w:rsidR="003102EF">
        <w:fldChar w:fldCharType="separate"/>
      </w:r>
      <w:r w:rsidR="005B1C9E" w:rsidRPr="005B1C9E">
        <w:rPr>
          <w:noProof/>
        </w:rPr>
        <w:t>[32]</w:t>
      </w:r>
      <w:r w:rsidR="003102EF">
        <w:fldChar w:fldCharType="end"/>
      </w:r>
      <w:r>
        <w:t>.</w:t>
      </w:r>
    </w:p>
    <w:p w14:paraId="61C9F98E" w14:textId="77777777" w:rsidR="008B7898" w:rsidRDefault="00486CE8" w:rsidP="007E33A9">
      <w:pPr>
        <w:pStyle w:val="ListParagraph"/>
        <w:numPr>
          <w:ilvl w:val="0"/>
          <w:numId w:val="3"/>
        </w:numPr>
        <w:jc w:val="both"/>
      </w:pPr>
      <w:r>
        <w:t>Line 2</w:t>
      </w:r>
      <w:r w:rsidR="005C67C8">
        <w:t>3</w:t>
      </w:r>
      <w:r w:rsidR="00334AAE">
        <w:t xml:space="preserve">: </w:t>
      </w:r>
      <w:r w:rsidR="008B7898">
        <w:t xml:space="preserve">to </w:t>
      </w:r>
      <w:r w:rsidR="00016FF2">
        <w:t>print out</w:t>
      </w:r>
      <w:r w:rsidR="008B7898">
        <w:t xml:space="preserve"> electron energy levels (eigenvalues of the TB Hamiltonian) as output (set 1) or not (set 0) at each </w:t>
      </w:r>
      <w:r w:rsidR="00016FF2">
        <w:t xml:space="preserve">saving </w:t>
      </w:r>
      <w:r w:rsidR="008B7898">
        <w:t xml:space="preserve">time step. </w:t>
      </w:r>
      <w:r w:rsidR="008B7898" w:rsidRPr="00016FF2">
        <w:rPr>
          <w:i/>
        </w:rPr>
        <w:t>Produces large files.</w:t>
      </w:r>
    </w:p>
    <w:p w14:paraId="1C77A2B7" w14:textId="77777777" w:rsidR="00016FF2" w:rsidRDefault="005C67C8" w:rsidP="007E33A9">
      <w:pPr>
        <w:pStyle w:val="ListParagraph"/>
        <w:numPr>
          <w:ilvl w:val="0"/>
          <w:numId w:val="3"/>
        </w:numPr>
        <w:jc w:val="both"/>
      </w:pPr>
      <w:r>
        <w:t>Line 24</w:t>
      </w:r>
      <w:r w:rsidR="00016FF2">
        <w:t xml:space="preserve">: the </w:t>
      </w:r>
      <w:r w:rsidR="00E962AF">
        <w:t>three</w:t>
      </w:r>
      <w:r w:rsidR="00016FF2">
        <w:t xml:space="preserve"> numbers here specify:</w:t>
      </w:r>
    </w:p>
    <w:p w14:paraId="34AA1010" w14:textId="77777777" w:rsidR="00016FF2" w:rsidRDefault="00016FF2" w:rsidP="007E33A9">
      <w:pPr>
        <w:pStyle w:val="ListParagraph"/>
        <w:jc w:val="both"/>
      </w:pPr>
      <w:r>
        <w:t xml:space="preserve">- 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77777777" w:rsidR="00F40509" w:rsidRDefault="00016FF2" w:rsidP="007E33A9">
      <w:pPr>
        <w:pStyle w:val="ListParagraph"/>
        <w:jc w:val="both"/>
      </w:pPr>
      <w:r>
        <w:t>- which spreading to use for constructing the DOS out of the discrete energy levels in [eV].</w:t>
      </w:r>
    </w:p>
    <w:p w14:paraId="06C2B4FD" w14:textId="77777777" w:rsidR="006A123A" w:rsidRDefault="00E962AF" w:rsidP="006A123A">
      <w:pPr>
        <w:pStyle w:val="ListParagraph"/>
        <w:jc w:val="both"/>
      </w:pPr>
      <w:r>
        <w:t xml:space="preserve">- 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7777777" w:rsidR="00D13CBD" w:rsidRDefault="005C67C8" w:rsidP="00D13CBD">
      <w:pPr>
        <w:pStyle w:val="ListParagraph"/>
        <w:numPr>
          <w:ilvl w:val="0"/>
          <w:numId w:val="3"/>
        </w:numPr>
        <w:jc w:val="both"/>
      </w:pPr>
      <w:r>
        <w:t>Line 25</w:t>
      </w:r>
      <w:r w:rsidR="00F40509">
        <w:t xml:space="preserve">: </w:t>
      </w:r>
      <w:r w:rsidR="00D931F9">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rsidR="00D931F9">
        <w:t xml:space="preserve">set </w:t>
      </w:r>
      <w:r w:rsidR="00D13CBD">
        <w:t>1), or not (</w:t>
      </w:r>
      <w:r w:rsidR="00D931F9">
        <w:t xml:space="preserve">set </w:t>
      </w:r>
      <w:r w:rsidR="00D13CBD">
        <w:t>0)</w:t>
      </w:r>
    </w:p>
    <w:p w14:paraId="57232092" w14:textId="77777777" w:rsidR="00F40509" w:rsidRDefault="005C67C8" w:rsidP="007E33A9">
      <w:pPr>
        <w:pStyle w:val="ListParagraph"/>
        <w:numPr>
          <w:ilvl w:val="0"/>
          <w:numId w:val="3"/>
        </w:numPr>
        <w:jc w:val="both"/>
      </w:pPr>
      <w:r>
        <w:lastRenderedPageBreak/>
        <w:t>Line 26</w:t>
      </w:r>
      <w:r w:rsidR="00D13CBD">
        <w:t xml:space="preserve">: </w:t>
      </w:r>
      <w:r w:rsidR="00F40509">
        <w:t>to save electron distribution function (set 1), or not (set 0) at each saving timestep. Produces large files. Most of the time, it is not necessary, thus use the default value 0.</w:t>
      </w:r>
    </w:p>
    <w:p w14:paraId="79A5625E" w14:textId="77777777" w:rsidR="008B7898" w:rsidRDefault="009C0B38" w:rsidP="007E33A9">
      <w:pPr>
        <w:pStyle w:val="ListParagraph"/>
        <w:numPr>
          <w:ilvl w:val="0"/>
          <w:numId w:val="3"/>
        </w:numPr>
        <w:jc w:val="both"/>
      </w:pPr>
      <w:r>
        <w:t xml:space="preserve">Line </w:t>
      </w:r>
      <w:r w:rsidR="005C67C8">
        <w:rPr>
          <w:lang w:val="en-US"/>
        </w:rPr>
        <w:t>27</w:t>
      </w:r>
      <w:r w:rsidR="008B7898">
        <w:t xml:space="preserve">: to save atomic pair correlation function (set 1), or not (set 0) at each </w:t>
      </w:r>
      <w:r w:rsidR="00024434">
        <w:t xml:space="preserve">saving </w:t>
      </w:r>
      <w:r w:rsidR="008B7898">
        <w:t xml:space="preserve">timestep. Produces large files. Most of the time, it is not necessary, thus </w:t>
      </w:r>
      <w:r w:rsidR="00D139DF">
        <w:t xml:space="preserve">the </w:t>
      </w:r>
      <w:r w:rsidR="008B7898">
        <w:t xml:space="preserve">default value is 0. </w:t>
      </w:r>
    </w:p>
    <w:p w14:paraId="58BBAE7A" w14:textId="77777777" w:rsidR="008B7898" w:rsidRDefault="009C0B38" w:rsidP="007E33A9">
      <w:pPr>
        <w:pStyle w:val="ListParagraph"/>
        <w:numPr>
          <w:ilvl w:val="0"/>
          <w:numId w:val="3"/>
        </w:numPr>
        <w:jc w:val="both"/>
      </w:pPr>
      <w:r>
        <w:t xml:space="preserve">Line </w:t>
      </w:r>
      <w:r w:rsidR="005C67C8">
        <w:rPr>
          <w:lang w:val="en-US"/>
        </w:rPr>
        <w:t>28</w:t>
      </w:r>
      <w:r w:rsidR="003934EA">
        <w:rPr>
          <w:lang w:val="en-US"/>
        </w:rPr>
        <w:t>:</w:t>
      </w:r>
      <w:r w:rsidR="008B7898">
        <w:t xml:space="preserve"> save atomic positions additionally in </w:t>
      </w:r>
      <w:proofErr w:type="spellStart"/>
      <w:r w:rsidR="008B7898">
        <w:t>xyz</w:t>
      </w:r>
      <w:proofErr w:type="spellEnd"/>
      <w:r w:rsidR="008B7898">
        <w:t>-format</w:t>
      </w:r>
      <w:r w:rsidR="008B7898" w:rsidRPr="00C112C1">
        <w:rPr>
          <w:rStyle w:val="FootnoteReference"/>
        </w:rPr>
        <w:footnoteReference w:id="11"/>
      </w:r>
      <w:r w:rsidR="008B7898">
        <w:t xml:space="preserve"> (set 1), or not (0</w:t>
      </w:r>
      <w:r w:rsidR="00D931F9">
        <w:t xml:space="preserve">). This format is used for </w:t>
      </w:r>
      <w:r w:rsidR="001B3E82">
        <w:t>plotting</w:t>
      </w:r>
      <w:r w:rsidR="008B7898">
        <w:t xml:space="preserve"> and making movies of the atomic positions </w:t>
      </w:r>
      <w:proofErr w:type="gramStart"/>
      <w:r w:rsidR="008B7898">
        <w:t>e.g.</w:t>
      </w:r>
      <w:proofErr w:type="gramEnd"/>
      <w:r w:rsidR="008B7898">
        <w:t xml:space="preserve"> with VMD</w:t>
      </w:r>
      <w:r w:rsidR="008B7898" w:rsidRPr="00C112C1">
        <w:rPr>
          <w:rStyle w:val="FootnoteReference"/>
        </w:rPr>
        <w:footnoteReference w:id="12"/>
      </w:r>
      <w:r w:rsidR="00A221EA">
        <w:t xml:space="preserve"> </w:t>
      </w:r>
      <w:r w:rsidR="00940288">
        <w:t xml:space="preserve">or similar </w:t>
      </w:r>
      <w:r w:rsidR="00A221EA">
        <w:t>program.</w:t>
      </w:r>
    </w:p>
    <w:p w14:paraId="332161C0" w14:textId="77777777" w:rsidR="00A221EA" w:rsidRDefault="005C67C8" w:rsidP="007E33A9">
      <w:pPr>
        <w:pStyle w:val="ListParagraph"/>
        <w:numPr>
          <w:ilvl w:val="0"/>
          <w:numId w:val="3"/>
        </w:numPr>
        <w:jc w:val="both"/>
      </w:pPr>
      <w:r>
        <w:t>Line 29</w:t>
      </w:r>
      <w:r w:rsidR="00A221EA">
        <w:t>: save atomic positions additionally in CIF-format</w:t>
      </w:r>
      <w:r w:rsidR="005745E6" w:rsidRPr="00C112C1">
        <w:rPr>
          <w:rStyle w:val="FootnoteReference"/>
        </w:rPr>
        <w:footnoteReference w:id="13"/>
      </w:r>
      <w:r w:rsidR="00A221EA">
        <w:t xml:space="preserve"> (set 1), or not (0). This format is u</w:t>
      </w:r>
      <w:r w:rsidR="00CC7ECD">
        <w:t>s</w:t>
      </w:r>
      <w:r w:rsidR="00A221EA">
        <w:t xml:space="preserve">ed for powder diffraction patterns calculations </w:t>
      </w:r>
      <w:proofErr w:type="gramStart"/>
      <w:r w:rsidR="00A221EA">
        <w:rPr>
          <w:lang w:val="en-US"/>
        </w:rPr>
        <w:t>e.g.</w:t>
      </w:r>
      <w:proofErr w:type="gramEnd"/>
      <w:r w:rsidR="00A221EA">
        <w:rPr>
          <w:lang w:val="en-US"/>
        </w:rPr>
        <w:t xml:space="preserve"> </w:t>
      </w:r>
      <w:r w:rsidR="00A221EA">
        <w:t>with Mercury</w:t>
      </w:r>
      <w:r w:rsidR="005745E6" w:rsidRPr="00C112C1">
        <w:rPr>
          <w:rStyle w:val="FootnoteReference"/>
        </w:rPr>
        <w:footnoteReference w:id="14"/>
      </w:r>
      <w:r w:rsidR="00A221EA">
        <w:t xml:space="preserve"> software.</w:t>
      </w:r>
    </w:p>
    <w:p w14:paraId="22AFDE04" w14:textId="77777777" w:rsidR="00495229" w:rsidRDefault="005C67C8" w:rsidP="00495229">
      <w:pPr>
        <w:pStyle w:val="ListParagraph"/>
        <w:numPr>
          <w:ilvl w:val="0"/>
          <w:numId w:val="3"/>
        </w:numPr>
        <w:jc w:val="both"/>
      </w:pPr>
      <w:r>
        <w:t>Line 30</w:t>
      </w:r>
      <w:r w:rsidR="00E360FD">
        <w:t>:</w:t>
      </w:r>
      <w:r w:rsidR="00495229">
        <w:t xml:space="preserve"> to </w:t>
      </w:r>
      <w:r w:rsidR="00495229"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77777777" w:rsidR="006510B5" w:rsidRDefault="006510B5" w:rsidP="006510B5">
      <w:pPr>
        <w:pStyle w:val="ListParagraph"/>
        <w:numPr>
          <w:ilvl w:val="0"/>
          <w:numId w:val="3"/>
        </w:numPr>
        <w:jc w:val="both"/>
      </w:pPr>
      <w:r>
        <w:t xml:space="preserve">Line </w:t>
      </w:r>
      <w:r w:rsidR="005C67C8">
        <w:t>31</w:t>
      </w:r>
      <w:r>
        <w:t xml:space="preserve">: 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77777777" w:rsidR="006510B5" w:rsidRDefault="005C67C8" w:rsidP="000942F8">
      <w:pPr>
        <w:pStyle w:val="ListParagraph"/>
        <w:numPr>
          <w:ilvl w:val="0"/>
          <w:numId w:val="3"/>
        </w:numPr>
        <w:jc w:val="both"/>
      </w:pPr>
      <w:r>
        <w:t>Line 32</w:t>
      </w:r>
      <w:r w:rsidR="008920E0">
        <w:t>: save numbers of nearest neighbours within the given radius: to exclude optional set a number &lt;0, a number &gt;0 means the radius within which the atoms considered to be neighbours in the units of [A]</w:t>
      </w:r>
      <w:r w:rsidR="006510B5">
        <w:t>.</w:t>
      </w:r>
    </w:p>
    <w:p w14:paraId="0B117668" w14:textId="77777777" w:rsidR="008920E0" w:rsidRDefault="008920E0" w:rsidP="000942F8">
      <w:pPr>
        <w:pStyle w:val="ListParagraph"/>
        <w:numPr>
          <w:ilvl w:val="0"/>
          <w:numId w:val="3"/>
        </w:numPr>
        <w:jc w:val="both"/>
      </w:pPr>
      <w:r>
        <w:t>L</w:t>
      </w:r>
      <w:r w:rsidR="006510B5">
        <w:t>in</w:t>
      </w:r>
      <w:r w:rsidR="005C67C8">
        <w:t>e 33</w:t>
      </w:r>
      <w:r>
        <w:t xml:space="preserve">: which format to use to plot output figures: eps, jpeg, gif, </w:t>
      </w:r>
      <w:proofErr w:type="spellStart"/>
      <w:r>
        <w:t>png</w:t>
      </w:r>
      <w:proofErr w:type="spellEnd"/>
      <w:r>
        <w:t>, pdf</w:t>
      </w:r>
    </w:p>
    <w:p w14:paraId="37F822FD" w14:textId="77777777" w:rsidR="00264782" w:rsidRDefault="00264782" w:rsidP="007E33A9">
      <w:pPr>
        <w:pStyle w:val="ListParagraph"/>
        <w:numPr>
          <w:ilvl w:val="0"/>
          <w:numId w:val="3"/>
        </w:numPr>
        <w:jc w:val="both"/>
      </w:pPr>
      <w:r>
        <w:t xml:space="preserve">Line </w:t>
      </w:r>
      <w:r w:rsidR="005C67C8">
        <w:rPr>
          <w:lang w:val="en-US"/>
        </w:rPr>
        <w:t>34</w:t>
      </w:r>
      <w:r>
        <w:t>: 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5630805" w14:textId="77777777" w:rsidR="004351E7" w:rsidRDefault="00B546C8" w:rsidP="006B1B6D">
      <w:pPr>
        <w:ind w:left="360"/>
      </w:pPr>
      <w:r>
        <w:t>Line</w:t>
      </w:r>
      <w:r w:rsidR="008920E0">
        <w:t>s 3</w:t>
      </w:r>
      <w:r w:rsidR="005C67C8">
        <w:t>5</w:t>
      </w:r>
      <w:r w:rsidR="004351E7">
        <w:t xml:space="preserve"> – </w:t>
      </w:r>
      <w:r w:rsidR="00647F0C">
        <w:t>3</w:t>
      </w:r>
      <w:r w:rsidR="005C67C8">
        <w:t>7</w:t>
      </w:r>
      <w:r w:rsidR="00647F0C">
        <w:t xml:space="preserve"> </w:t>
      </w:r>
      <w:r w:rsidR="004351E7">
        <w:t xml:space="preserve">are used for the </w:t>
      </w:r>
      <w:proofErr w:type="spellStart"/>
      <w:r w:rsidR="004351E7">
        <w:t>Drude</w:t>
      </w:r>
      <w:proofErr w:type="spellEnd"/>
      <w:r w:rsidR="00A37BDC">
        <w:t xml:space="preserve"> model only</w:t>
      </w:r>
      <w:r w:rsidR="00AC6CED">
        <w:t xml:space="preserve"> (ignored for other </w:t>
      </w:r>
      <w:r w:rsidR="00C51B77">
        <w:t xml:space="preserve">optical </w:t>
      </w:r>
      <w:r w:rsidR="00AC6CED">
        <w:t>models</w:t>
      </w:r>
      <w:r w:rsidR="00697909">
        <w:t>, but the lines with some numbers in the correct order must still be present in the file!</w:t>
      </w:r>
      <w:r w:rsidR="00AC6CED">
        <w:t>)</w:t>
      </w:r>
      <w:r w:rsidR="00A37BDC">
        <w:t>:</w:t>
      </w:r>
    </w:p>
    <w:p w14:paraId="033785EE" w14:textId="77777777" w:rsidR="004351E7" w:rsidRDefault="009C0B38" w:rsidP="004351E7">
      <w:pPr>
        <w:pStyle w:val="ListParagraph"/>
        <w:numPr>
          <w:ilvl w:val="0"/>
          <w:numId w:val="3"/>
        </w:numPr>
      </w:pPr>
      <w:r>
        <w:t xml:space="preserve">Line </w:t>
      </w:r>
      <w:r w:rsidR="006510B5">
        <w:t>3</w:t>
      </w:r>
      <w:r w:rsidR="005C67C8">
        <w:t>5</w:t>
      </w:r>
      <w:r w:rsidR="004351E7">
        <w:t xml:space="preserve">: initial values on unexcited materials optical coefficients </w:t>
      </w:r>
      <w:r w:rsidR="004351E7" w:rsidRPr="004351E7">
        <w:rPr>
          <w:i/>
        </w:rPr>
        <w:t>n</w:t>
      </w:r>
      <w:r w:rsidR="004351E7">
        <w:t xml:space="preserve"> and </w:t>
      </w:r>
      <w:r w:rsidR="004351E7" w:rsidRPr="004351E7">
        <w:rPr>
          <w:i/>
        </w:rPr>
        <w:t>k</w:t>
      </w:r>
      <w:r w:rsidR="004351E7">
        <w:t>.</w:t>
      </w:r>
    </w:p>
    <w:p w14:paraId="0419B456" w14:textId="77777777" w:rsidR="004351E7" w:rsidRDefault="009C0B38" w:rsidP="004351E7">
      <w:pPr>
        <w:pStyle w:val="ListParagraph"/>
        <w:numPr>
          <w:ilvl w:val="0"/>
          <w:numId w:val="3"/>
        </w:numPr>
      </w:pPr>
      <w:r>
        <w:t xml:space="preserve">Line </w:t>
      </w:r>
      <w:r w:rsidR="005C67C8">
        <w:t>36</w:t>
      </w:r>
      <w:r w:rsidR="004351E7">
        <w:t>: effective conduction band electrons and valence band holes mass</w:t>
      </w:r>
      <w:r w:rsidR="00152420">
        <w:t>es in units of the free-electron</w:t>
      </w:r>
      <w:r w:rsidR="004351E7">
        <w:t xml:space="preserve"> mass.</w:t>
      </w:r>
    </w:p>
    <w:p w14:paraId="6927F58C" w14:textId="77777777" w:rsidR="004351E7" w:rsidRDefault="009C0B38" w:rsidP="004351E7">
      <w:pPr>
        <w:pStyle w:val="ListParagraph"/>
        <w:numPr>
          <w:ilvl w:val="0"/>
          <w:numId w:val="3"/>
        </w:numPr>
      </w:pPr>
      <w:r>
        <w:t xml:space="preserve">Line </w:t>
      </w:r>
      <w:r w:rsidR="005C67C8">
        <w:t>37</w:t>
      </w:r>
      <w:r w:rsidR="004351E7">
        <w:t>: mean scattering times of electrons and holes in [fs]</w:t>
      </w:r>
    </w:p>
    <w:p w14:paraId="3D03F66F" w14:textId="77777777" w:rsidR="00316722" w:rsidRDefault="00316722" w:rsidP="006B1B6D">
      <w:pPr>
        <w:pStyle w:val="ListParagraph"/>
      </w:pPr>
    </w:p>
    <w:p w14:paraId="5C11D12C" w14:textId="77777777" w:rsidR="00C43694" w:rsidRPr="00C43694" w:rsidRDefault="00C43694" w:rsidP="002755B5">
      <w:pPr>
        <w:pStyle w:val="Heading2"/>
        <w:numPr>
          <w:ilvl w:val="0"/>
          <w:numId w:val="2"/>
        </w:numPr>
        <w:spacing w:before="0" w:line="312" w:lineRule="auto"/>
      </w:pPr>
      <w:bookmarkStart w:id="10" w:name="_Ref43995759"/>
      <w:bookmarkStart w:id="11" w:name="_Toc75238981"/>
      <w:r w:rsidRPr="00C43694">
        <w:t xml:space="preserve">Executing consecutive runs of the program </w:t>
      </w:r>
      <w:r w:rsidR="00C25FD8">
        <w:t>automatically</w:t>
      </w:r>
      <w:bookmarkEnd w:id="10"/>
      <w:bookmarkEnd w:id="11"/>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lastRenderedPageBreak/>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77777777"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12" w:name="_Toc75238982"/>
      <w:r w:rsidRPr="00C43694">
        <w:t>Folder</w:t>
      </w:r>
      <w:r>
        <w:t xml:space="preserve"> </w:t>
      </w:r>
      <w:r>
        <w:rPr>
          <w:color w:val="1F497D"/>
        </w:rPr>
        <w:t>[</w:t>
      </w:r>
      <w:r w:rsidRPr="00AC1350">
        <w:rPr>
          <w:i/>
          <w:color w:val="1F497D"/>
        </w:rPr>
        <w:t>material name</w:t>
      </w:r>
      <w:r>
        <w:rPr>
          <w:color w:val="1F497D"/>
        </w:rPr>
        <w:t>]</w:t>
      </w:r>
      <w:bookmarkEnd w:id="12"/>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A06BC1">
      <w:pPr>
        <w:pStyle w:val="Heading3"/>
        <w:numPr>
          <w:ilvl w:val="0"/>
          <w:numId w:val="7"/>
        </w:numPr>
      </w:pPr>
      <w:bookmarkStart w:id="13" w:name="_Toc75238983"/>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1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41F8273B"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fldChar w:fldCharType="separate"/>
      </w:r>
      <w:r w:rsidRPr="005B5CCB">
        <w:rPr>
          <w:noProof/>
        </w:rPr>
        <w:t>[2]</w:t>
      </w:r>
      <w:r>
        <w:fldChar w:fldCharType="end"/>
      </w:r>
      <w:r w:rsidR="005704A0">
        <w:t xml:space="preserve"> (</w:t>
      </w:r>
      <w:r w:rsidR="005704A0" w:rsidRPr="00C64FA5">
        <w:rPr>
          <w:i/>
        </w:rPr>
        <w:t>unfinished</w:t>
      </w:r>
      <w:r w:rsidR="005704A0">
        <w:rPr>
          <w:i/>
        </w:rPr>
        <w:t>, do not use!</w:t>
      </w:r>
      <w:r w:rsidR="005704A0">
        <w:t>)</w:t>
      </w:r>
    </w:p>
    <w:p w14:paraId="789CB286" w14:textId="7CFEE914"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F424C7">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3,33]","plainTextFormattedCitation":"[3,33]","previouslyFormattedCitation":"[3,33]"},"properties":{"noteIndex":0},"schema":"https://github.com/citation-style-language/schema/raw/master/csl-citation.json"}</w:instrText>
      </w:r>
      <w:r w:rsidR="003102EF">
        <w:fldChar w:fldCharType="separate"/>
      </w:r>
      <w:r w:rsidR="005B1C9E" w:rsidRPr="005B1C9E">
        <w:rPr>
          <w:noProof/>
        </w:rPr>
        <w:t>[3,33]</w:t>
      </w:r>
      <w:r w:rsidR="003102EF">
        <w:fldChar w:fldCharType="end"/>
      </w:r>
    </w:p>
    <w:p w14:paraId="2E79A961" w14:textId="77777777"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C1357A">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3]","plainTextFormattedCitation":"[13]","previouslyFormattedCitation":"[13]"},"properties":{"noteIndex":0},"schema":"https://github.com/citation-style-language/schema/raw/master/csl-citation.json"}</w:instrText>
      </w:r>
      <w:r w:rsidR="003102EF">
        <w:fldChar w:fldCharType="separate"/>
      </w:r>
      <w:r w:rsidR="00901A22" w:rsidRPr="00901A22">
        <w:rPr>
          <w:noProof/>
        </w:rPr>
        <w:t>[13]</w:t>
      </w:r>
      <w:r w:rsidR="003102EF">
        <w:fldChar w:fldCharType="end"/>
      </w:r>
      <w:r w:rsidR="00C64FA5">
        <w:t xml:space="preserve"> (</w:t>
      </w:r>
      <w:r w:rsidR="00C64FA5" w:rsidRPr="00C64FA5">
        <w:rPr>
          <w:i/>
        </w:rPr>
        <w:t>unfinished</w:t>
      </w:r>
      <w:r w:rsidR="005B5CCB">
        <w:rPr>
          <w:i/>
        </w:rPr>
        <w:t>, do not use!</w:t>
      </w:r>
      <w:r w:rsidR="00C64FA5">
        <w:t>)</w:t>
      </w:r>
    </w:p>
    <w:p w14:paraId="0C63BAE5" w14:textId="2EBC72FA"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F424C7">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4]","plainTextFormattedCitation":"[34]","previouslyFormattedCitation":"[34]"},"properties":{"noteIndex":0},"schema":"https://github.com/citation-style-language/schema/raw/master/csl-citation.json"}</w:instrText>
      </w:r>
      <w:r w:rsidR="003102EF">
        <w:fldChar w:fldCharType="separate"/>
      </w:r>
      <w:r w:rsidR="005B1C9E" w:rsidRPr="005B1C9E">
        <w:rPr>
          <w:noProof/>
        </w:rPr>
        <w:t>[34]</w:t>
      </w:r>
      <w:r w:rsidR="003102EF">
        <w:fldChar w:fldCharType="end"/>
      </w:r>
    </w:p>
    <w:p w14:paraId="69058FB2" w14:textId="77777777"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C1357A">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5]","plainTextFormattedCitation":"[15]","previouslyFormattedCitation":"[15]"},"properties":{"noteIndex":0},"schema":"https://github.com/citation-style-language/schema/raw/master/csl-citation.json"}</w:instrText>
      </w:r>
      <w:r w:rsidR="003102EF">
        <w:fldChar w:fldCharType="separate"/>
      </w:r>
      <w:r w:rsidR="00901A22" w:rsidRPr="00901A22">
        <w:rPr>
          <w:noProof/>
        </w:rPr>
        <w:t>[15]</w:t>
      </w:r>
      <w:r w:rsidR="003102EF">
        <w:fldChar w:fldCharType="end"/>
      </w:r>
    </w:p>
    <w:p w14:paraId="15669BD3" w14:textId="77777777"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C1357A">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7]","plainTextFormattedCitation":"[17]","previouslyFormattedCitation":"[17]"},"properties":{"noteIndex":0},"schema":"https://github.com/citation-style-language/schema/raw/master/csl-citation.json"}</w:instrText>
      </w:r>
      <w:r w:rsidR="003102EF">
        <w:fldChar w:fldCharType="separate"/>
      </w:r>
      <w:r w:rsidR="00901A22" w:rsidRPr="00901A22">
        <w:rPr>
          <w:noProof/>
        </w:rPr>
        <w:t>[17]</w:t>
      </w:r>
      <w:r w:rsidR="003102EF">
        <w:fldChar w:fldCharType="end"/>
      </w:r>
    </w:p>
    <w:p w14:paraId="1C74A04E" w14:textId="77777777" w:rsidR="005B5CCB" w:rsidRDefault="005B5CCB" w:rsidP="00851CC7">
      <w:pPr>
        <w:pStyle w:val="ListParagraph"/>
        <w:numPr>
          <w:ilvl w:val="0"/>
          <w:numId w:val="3"/>
        </w:numPr>
        <w:jc w:val="both"/>
      </w:pPr>
      <w:proofErr w:type="spellStart"/>
      <w:r>
        <w:rPr>
          <w:color w:val="0070C0"/>
        </w:rPr>
        <w:lastRenderedPageBreak/>
        <w:t>xTB</w:t>
      </w:r>
      <w:proofErr w:type="spellEnd"/>
      <w:r>
        <w:rPr>
          <w:color w:val="0070C0"/>
        </w:rPr>
        <w:t xml:space="preserve"> </w:t>
      </w:r>
      <w:r w:rsidRPr="005B5CCB">
        <w:t>:</w:t>
      </w:r>
      <w:r>
        <w:t xml:space="preserve"> extended tight binding </w:t>
      </w:r>
      <w:r>
        <w:fldChar w:fldCharType="begin" w:fldLock="1"/>
      </w:r>
      <w:r w:rsidR="00474543">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4]","plainTextFormattedCitation":"[4]","previouslyFormattedCitation":"[4]"},"properties":{"noteIndex":0},"schema":"https://github.com/citation-style-language/schema/raw/master/csl-citation.json"}</w:instrText>
      </w:r>
      <w:r>
        <w:fldChar w:fldCharType="separate"/>
      </w:r>
      <w:r w:rsidRPr="005B5CCB">
        <w:rPr>
          <w:noProof/>
        </w:rPr>
        <w:t>[4]</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164E30">
      <w:pPr>
        <w:pStyle w:val="Heading4"/>
        <w:numPr>
          <w:ilvl w:val="0"/>
          <w:numId w:val="24"/>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66ADC27" w:rsidR="00007993" w:rsidRDefault="00007993" w:rsidP="00007993">
      <w:pPr>
        <w:pStyle w:val="Caption"/>
      </w:pPr>
      <w:r>
        <w:t xml:space="preserve">Figure </w:t>
      </w:r>
      <w:fldSimple w:instr=" STYLEREF 1 \s ">
        <w:r w:rsidR="00746EAC">
          <w:rPr>
            <w:noProof/>
          </w:rPr>
          <w:t>VIII</w:t>
        </w:r>
      </w:fldSimple>
      <w:r>
        <w:t>.</w:t>
      </w:r>
      <w:fldSimple w:instr=" SEQ Figure \* ARABIC \s 1 ">
        <w:r w:rsidR="00746EAC">
          <w:rPr>
            <w:noProof/>
          </w:rPr>
          <w:t>3</w:t>
        </w:r>
      </w:fldSimple>
      <w:r>
        <w:t xml:space="preserve">. 3TB </w:t>
      </w:r>
      <w:r w:rsidRPr="00DC6383">
        <w:t>TB_Hamiltonian_parameters.tx</w:t>
      </w:r>
      <w:r>
        <w:t>t</w:t>
      </w:r>
      <w:r>
        <w:tab/>
      </w:r>
      <w:r>
        <w:tab/>
      </w:r>
      <w:r>
        <w:tab/>
        <w:t xml:space="preserve">Figure </w:t>
      </w:r>
      <w:fldSimple w:instr=" STYLEREF 1 \s ">
        <w:r w:rsidR="00746EAC">
          <w:rPr>
            <w:noProof/>
          </w:rPr>
          <w:t>VIII</w:t>
        </w:r>
      </w:fldSimple>
      <w:r>
        <w:t>.</w:t>
      </w:r>
      <w:fldSimple w:instr=" SEQ Figure \* ARABIC \s 1 ">
        <w:r w:rsidR="00746EAC">
          <w:rPr>
            <w:noProof/>
          </w:rPr>
          <w:t>4</w:t>
        </w:r>
      </w:fldSimple>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164E30">
      <w:pPr>
        <w:pStyle w:val="Heading4"/>
        <w:numPr>
          <w:ilvl w:val="0"/>
          <w:numId w:val="24"/>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839A9A3" w:rsidR="001A11F7" w:rsidRDefault="001A11F7" w:rsidP="001A11F7">
      <w:pPr>
        <w:pStyle w:val="Caption"/>
      </w:pPr>
      <w:bookmarkStart w:id="14" w:name="_Ref71362808"/>
      <w:r>
        <w:t xml:space="preserve">Figure </w:t>
      </w:r>
      <w:fldSimple w:instr=" STYLEREF 1 \s ">
        <w:r w:rsidR="00746EAC">
          <w:rPr>
            <w:noProof/>
          </w:rPr>
          <w:t>VIII</w:t>
        </w:r>
      </w:fldSimple>
      <w:r w:rsidR="008F65B0">
        <w:t>.</w:t>
      </w:r>
      <w:fldSimple w:instr=" SEQ Figure \* ARABIC \s 1 ">
        <w:r w:rsidR="00746EAC">
          <w:rPr>
            <w:noProof/>
          </w:rPr>
          <w:t>5</w:t>
        </w:r>
      </w:fldSimple>
      <w:bookmarkEnd w:id="14"/>
      <w:r>
        <w:t xml:space="preserve">. BOP </w:t>
      </w:r>
      <w:r w:rsidRPr="00DC6383">
        <w:t>TB_Hamiltonian_parameters.tx</w:t>
      </w:r>
      <w:r w:rsidR="00A14080">
        <w:t>t</w:t>
      </w:r>
      <w:r w:rsidR="00A14080">
        <w:tab/>
      </w:r>
      <w:r w:rsidR="00A14080">
        <w:tab/>
      </w:r>
      <w:r w:rsidR="00A14080">
        <w:tab/>
      </w:r>
      <w:bookmarkStart w:id="15" w:name="_Ref71362849"/>
      <w:r>
        <w:t xml:space="preserve">Figure </w:t>
      </w:r>
      <w:fldSimple w:instr=" STYLEREF 1 \s ">
        <w:r w:rsidR="00746EAC">
          <w:rPr>
            <w:noProof/>
          </w:rPr>
          <w:t>VIII</w:t>
        </w:r>
      </w:fldSimple>
      <w:r w:rsidR="008F65B0">
        <w:t>.</w:t>
      </w:r>
      <w:fldSimple w:instr=" SEQ Figure \* ARABIC \s 1 ">
        <w:r w:rsidR="00746EAC">
          <w:rPr>
            <w:noProof/>
          </w:rPr>
          <w:t>6</w:t>
        </w:r>
      </w:fldSimple>
      <w:bookmarkEnd w:id="15"/>
      <w:r>
        <w:t xml:space="preserve"> BOP </w:t>
      </w:r>
      <w:r w:rsidRPr="00A06BC1">
        <w:t>TB_Repulsive_parameters.txt</w:t>
      </w:r>
    </w:p>
    <w:p w14:paraId="24B27C96" w14:textId="6AEF1541"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746EAC">
        <w:t xml:space="preserve">Figure </w:t>
      </w:r>
      <w:r w:rsidR="00746EAC">
        <w:rPr>
          <w:noProof/>
        </w:rPr>
        <w:t>VIII</w:t>
      </w:r>
      <w:r w:rsidR="00746EAC">
        <w:t>.</w:t>
      </w:r>
      <w:r w:rsidR="00746EAC">
        <w:rPr>
          <w:noProof/>
        </w:rPr>
        <w:t>5</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746EAC">
        <w:t xml:space="preserve">Figure </w:t>
      </w:r>
      <w:r w:rsidR="00746EAC">
        <w:rPr>
          <w:noProof/>
        </w:rPr>
        <w:t>VIII</w:t>
      </w:r>
      <w:r w:rsidR="00746EAC">
        <w:t>.</w:t>
      </w:r>
      <w:r w:rsidR="00746EAC">
        <w:rPr>
          <w:noProof/>
        </w:rPr>
        <w:t>6</w:t>
      </w:r>
      <w:r>
        <w:fldChar w:fldCharType="end"/>
      </w:r>
      <w:r>
        <w:t>.</w:t>
      </w:r>
    </w:p>
    <w:p w14:paraId="6E6252C4" w14:textId="77777777" w:rsidR="001A11F7" w:rsidRPr="001A11F7" w:rsidRDefault="001A11F7" w:rsidP="001A11F7"/>
    <w:p w14:paraId="4D0E25F5" w14:textId="77777777" w:rsidR="00164E30" w:rsidRDefault="00164E30" w:rsidP="00164E30">
      <w:pPr>
        <w:pStyle w:val="Heading4"/>
        <w:numPr>
          <w:ilvl w:val="0"/>
          <w:numId w:val="24"/>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AEF4E70" w:rsidR="00060FAC" w:rsidRDefault="00060FAC" w:rsidP="00060FAC">
      <w:pPr>
        <w:pStyle w:val="Caption"/>
        <w:jc w:val="center"/>
      </w:pPr>
      <w:bookmarkStart w:id="16" w:name="_Ref427682"/>
      <w:r>
        <w:lastRenderedPageBreak/>
        <w:t xml:space="preserve">Figure </w:t>
      </w:r>
      <w:fldSimple w:instr=" STYLEREF 1 \s ">
        <w:r w:rsidR="00746EAC">
          <w:rPr>
            <w:noProof/>
          </w:rPr>
          <w:t>VIII</w:t>
        </w:r>
      </w:fldSimple>
      <w:r w:rsidR="008F65B0">
        <w:t>.</w:t>
      </w:r>
      <w:fldSimple w:instr=" SEQ Figure \* ARABIC \s 1 ">
        <w:r w:rsidR="00746EAC">
          <w:rPr>
            <w:noProof/>
          </w:rPr>
          <w:t>7</w:t>
        </w:r>
      </w:fldSimple>
      <w:bookmarkEnd w:id="16"/>
      <w:r>
        <w:t xml:space="preserve">. </w:t>
      </w:r>
      <w:r w:rsidRPr="00DC6383">
        <w:t>TB_Hamiltonian_parameters.tx</w:t>
      </w:r>
      <w:r w:rsidR="00A14080">
        <w:t>t</w:t>
      </w:r>
      <w:r w:rsidR="00A14080">
        <w:tab/>
      </w:r>
      <w:r w:rsidR="00A14080">
        <w:tab/>
      </w:r>
      <w:bookmarkStart w:id="17" w:name="_Ref428009"/>
      <w:bookmarkStart w:id="18" w:name="_Ref435598"/>
      <w:r>
        <w:t xml:space="preserve">Figure </w:t>
      </w:r>
      <w:fldSimple w:instr=" STYLEREF 1 \s ">
        <w:r w:rsidR="00746EAC">
          <w:rPr>
            <w:noProof/>
          </w:rPr>
          <w:t>VIII</w:t>
        </w:r>
      </w:fldSimple>
      <w:r w:rsidR="008F65B0">
        <w:t>.</w:t>
      </w:r>
      <w:fldSimple w:instr=" SEQ Figure \* ARABIC \s 1 ">
        <w:r w:rsidR="00746EAC">
          <w:rPr>
            <w:noProof/>
          </w:rPr>
          <w:t>8</w:t>
        </w:r>
      </w:fldSimple>
      <w:bookmarkEnd w:id="17"/>
      <w:bookmarkEnd w:id="18"/>
      <w:r>
        <w:t xml:space="preserve"> </w:t>
      </w:r>
      <w:r w:rsidRPr="00A06BC1">
        <w:t>TB_Repulsive_parameters.txt</w:t>
      </w:r>
      <w:r w:rsidR="00E8722C">
        <w:t xml:space="preserve"> in DFTB format</w:t>
      </w:r>
    </w:p>
    <w:p w14:paraId="3F154B32" w14:textId="518E1489"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746EAC">
        <w:t xml:space="preserve">Figure </w:t>
      </w:r>
      <w:r w:rsidR="00746EAC">
        <w:rPr>
          <w:noProof/>
        </w:rPr>
        <w:t>VIII</w:t>
      </w:r>
      <w:r w:rsidR="00746EAC">
        <w:t>.</w:t>
      </w:r>
      <w:r w:rsidR="00746EAC">
        <w:rPr>
          <w:noProof/>
        </w:rPr>
        <w:t>7</w:t>
      </w:r>
      <w:r w:rsidR="003102EF">
        <w:fldChar w:fldCharType="end"/>
      </w:r>
      <w:r>
        <w:t xml:space="preserve"> and </w:t>
      </w:r>
      <w:r w:rsidR="003102EF">
        <w:fldChar w:fldCharType="begin"/>
      </w:r>
      <w:r w:rsidR="0011620B">
        <w:instrText xml:space="preserve"> REF _Ref435598 \h </w:instrText>
      </w:r>
      <w:r w:rsidR="003102EF">
        <w:fldChar w:fldCharType="separate"/>
      </w:r>
      <w:r w:rsidR="00746EAC">
        <w:t xml:space="preserve">Figure </w:t>
      </w:r>
      <w:r w:rsidR="00746EAC">
        <w:rPr>
          <w:noProof/>
        </w:rPr>
        <w:t>VIII</w:t>
      </w:r>
      <w:r w:rsidR="00746EAC">
        <w:t>.</w:t>
      </w:r>
      <w:r w:rsidR="00746EAC">
        <w:rPr>
          <w:noProof/>
        </w:rPr>
        <w:t>8</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746EAC">
        <w:t xml:space="preserve">Figure </w:t>
      </w:r>
      <w:r w:rsidR="00746EAC">
        <w:rPr>
          <w:noProof/>
        </w:rPr>
        <w:t>VIII</w:t>
      </w:r>
      <w:r w:rsidR="00746EAC">
        <w:t>.</w:t>
      </w:r>
      <w:r w:rsidR="00746EAC">
        <w:rPr>
          <w:noProof/>
        </w:rPr>
        <w:t>7</w:t>
      </w:r>
      <w:r w:rsidR="003102EF">
        <w:fldChar w:fldCharType="end"/>
      </w:r>
      <w:r>
        <w:t>):</w:t>
      </w:r>
    </w:p>
    <w:p w14:paraId="2EF291D6" w14:textId="77777777" w:rsidR="00EF58AC" w:rsidRDefault="00EF58AC" w:rsidP="00EF58AC">
      <w:pPr>
        <w:pStyle w:val="ListParagraph"/>
        <w:numPr>
          <w:ilvl w:val="0"/>
          <w:numId w:val="25"/>
        </w:numPr>
        <w:jc w:val="both"/>
      </w:pPr>
      <w:r>
        <w:t xml:space="preserve">The first line sets the parameterization (DFTB). </w:t>
      </w:r>
    </w:p>
    <w:p w14:paraId="2AD17BF6"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418D4F34" w14:textId="77777777" w:rsidR="00EF58AC" w:rsidRDefault="00EF58AC" w:rsidP="00EF58AC">
      <w:pPr>
        <w:pStyle w:val="ListParagraph"/>
        <w:numPr>
          <w:ilvl w:val="0"/>
          <w:numId w:val="25"/>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652458A0" w14:textId="61B8C438"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746EAC">
        <w:t xml:space="preserve">Figure </w:t>
      </w:r>
      <w:r w:rsidR="00746EAC">
        <w:rPr>
          <w:noProof/>
        </w:rPr>
        <w:t>VIII</w:t>
      </w:r>
      <w:r w:rsidR="00746EAC">
        <w:t>.</w:t>
      </w:r>
      <w:r w:rsidR="00746EAC">
        <w:rPr>
          <w:noProof/>
        </w:rPr>
        <w:t>8</w:t>
      </w:r>
      <w:r w:rsidR="003102EF">
        <w:fldChar w:fldCharType="end"/>
      </w:r>
      <w:r>
        <w:t>):</w:t>
      </w:r>
    </w:p>
    <w:p w14:paraId="3E68F10E" w14:textId="77777777" w:rsidR="00EF58AC" w:rsidRDefault="00EF58AC" w:rsidP="00EF58AC">
      <w:pPr>
        <w:pStyle w:val="ListParagraph"/>
        <w:numPr>
          <w:ilvl w:val="0"/>
          <w:numId w:val="25"/>
        </w:numPr>
        <w:jc w:val="both"/>
      </w:pPr>
      <w:r>
        <w:t>The first line sets the parameterization (DFTB). Must be the same as in Hamiltonian file.</w:t>
      </w:r>
    </w:p>
    <w:p w14:paraId="5AF47462"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EF58AC">
      <w:pPr>
        <w:pStyle w:val="ListParagraph"/>
        <w:numPr>
          <w:ilvl w:val="0"/>
          <w:numId w:val="25"/>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77777777"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C112C1">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164E30">
      <w:pPr>
        <w:pStyle w:val="Heading4"/>
        <w:numPr>
          <w:ilvl w:val="0"/>
          <w:numId w:val="24"/>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164E30">
      <w:pPr>
        <w:pStyle w:val="Heading4"/>
        <w:numPr>
          <w:ilvl w:val="0"/>
          <w:numId w:val="24"/>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FBD52E2" w:rsidR="00E8722C" w:rsidRDefault="00E8722C" w:rsidP="00E8722C">
      <w:pPr>
        <w:pStyle w:val="Caption"/>
      </w:pPr>
      <w:r>
        <w:t xml:space="preserve">Figure </w:t>
      </w:r>
      <w:fldSimple w:instr=" STYLEREF 1 \s ">
        <w:r w:rsidR="00746EAC">
          <w:rPr>
            <w:noProof/>
          </w:rPr>
          <w:t>VIII</w:t>
        </w:r>
      </w:fldSimple>
      <w:r w:rsidR="008F65B0">
        <w:t>.</w:t>
      </w:r>
      <w:fldSimple w:instr=" SEQ Figure \* ARABIC \s 1 ">
        <w:r w:rsidR="00746EAC">
          <w:rPr>
            <w:noProof/>
          </w:rPr>
          <w:t>9</w:t>
        </w:r>
      </w:fldSimple>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77777777" w:rsidR="00E8722C" w:rsidRDefault="000B793A" w:rsidP="00E8722C">
      <w:pPr>
        <w:pStyle w:val="ListParagraph"/>
        <w:numPr>
          <w:ilvl w:val="0"/>
          <w:numId w:val="25"/>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7"/>
      </w:r>
      <w:r w:rsidR="003102EF">
        <w:fldChar w:fldCharType="begin" w:fldLock="1"/>
      </w:r>
      <w:r w:rsidR="00C1357A">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6]","plainTextFormattedCitation":"[16]","previouslyFormattedCitation":"[16]"},"properties":{"noteIndex":0},"schema":"https://github.com/citation-style-language/schema/raw/master/csl-citation.json"}</w:instrText>
      </w:r>
      <w:r w:rsidR="003102EF">
        <w:fldChar w:fldCharType="separate"/>
      </w:r>
      <w:r w:rsidR="00901A22" w:rsidRPr="00901A22">
        <w:rPr>
          <w:noProof/>
        </w:rPr>
        <w:t>[16]</w:t>
      </w:r>
      <w:r w:rsidR="003102EF">
        <w:fldChar w:fldCharType="end"/>
      </w:r>
    </w:p>
    <w:p w14:paraId="4377571C" w14:textId="77777777" w:rsidR="000B793A" w:rsidRDefault="000B793A" w:rsidP="00E8722C">
      <w:pPr>
        <w:pStyle w:val="ListParagraph"/>
        <w:numPr>
          <w:ilvl w:val="0"/>
          <w:numId w:val="25"/>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E8722C">
      <w:pPr>
        <w:pStyle w:val="ListParagraph"/>
        <w:numPr>
          <w:ilvl w:val="0"/>
          <w:numId w:val="25"/>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5C84A462" w:rsidR="00B17D48" w:rsidRPr="00E8722C" w:rsidRDefault="00B17D48" w:rsidP="00E8722C">
      <w:pPr>
        <w:jc w:val="both"/>
      </w:pPr>
      <w:r>
        <w:t xml:space="preserve">Note that NRL parameterization often needs additional short-range repulsive potential </w:t>
      </w:r>
      <w:r>
        <w:fldChar w:fldCharType="begin" w:fldLock="1"/>
      </w:r>
      <w:r w:rsidR="00F424C7">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5]","plainTextFormattedCitation":"[35]","previouslyFormattedCitation":"[35]"},"properties":{"noteIndex":0},"schema":"https://github.com/citation-style-language/schema/raw/master/csl-citation.json"}</w:instrText>
      </w:r>
      <w:r>
        <w:fldChar w:fldCharType="separate"/>
      </w:r>
      <w:r w:rsidR="005B1C9E" w:rsidRPr="005B1C9E">
        <w:rPr>
          <w:noProof/>
        </w:rPr>
        <w:t>[35]</w:t>
      </w:r>
      <w:r>
        <w:fldChar w:fldCharType="end"/>
      </w:r>
      <w:r>
        <w:t>, as may be defined in a “wall” file, see below.</w:t>
      </w:r>
    </w:p>
    <w:p w14:paraId="4BDB9619" w14:textId="77777777" w:rsidR="00164E30" w:rsidRDefault="00164E30" w:rsidP="00164E30">
      <w:pPr>
        <w:pStyle w:val="Heading4"/>
        <w:numPr>
          <w:ilvl w:val="0"/>
          <w:numId w:val="24"/>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7473B535"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746EAC">
        <w:t xml:space="preserve">Figure </w:t>
      </w:r>
      <w:r w:rsidR="00746EAC">
        <w:rPr>
          <w:noProof/>
        </w:rPr>
        <w:t>VIII</w:t>
      </w:r>
      <w:r w:rsidR="00746EAC">
        <w:t>.</w:t>
      </w:r>
      <w:r w:rsidR="00746EAC">
        <w:rPr>
          <w:noProof/>
        </w:rPr>
        <w:t>10</w:t>
      </w:r>
      <w:r w:rsidR="003102EF">
        <w:fldChar w:fldCharType="end"/>
      </w:r>
      <w:r>
        <w:t xml:space="preserve"> and </w:t>
      </w:r>
      <w:r w:rsidR="003102EF">
        <w:fldChar w:fldCharType="begin"/>
      </w:r>
      <w:r w:rsidR="00656C02">
        <w:instrText xml:space="preserve"> REF _Ref429788 \h </w:instrText>
      </w:r>
      <w:r w:rsidR="003102EF">
        <w:fldChar w:fldCharType="separate"/>
      </w:r>
      <w:r w:rsidR="00746EAC">
        <w:t xml:space="preserve">Figure </w:t>
      </w:r>
      <w:r w:rsidR="00746EAC">
        <w:rPr>
          <w:noProof/>
        </w:rPr>
        <w:t>VIII</w:t>
      </w:r>
      <w:r w:rsidR="00746EAC">
        <w:t>.</w:t>
      </w:r>
      <w:r w:rsidR="00746EAC">
        <w:rPr>
          <w:noProof/>
        </w:rPr>
        <w:t>11</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F424C7">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5,36]","plainTextFormattedCitation":"[15,36]","previouslyFormattedCitation":"[15,36]"},"properties":{"noteIndex":0},"schema":"https://github.com/citation-style-language/schema/raw/master/csl-citation.json"}</w:instrText>
      </w:r>
      <w:r w:rsidR="003102EF">
        <w:fldChar w:fldCharType="separate"/>
      </w:r>
      <w:r w:rsidR="005B1C9E" w:rsidRPr="005B1C9E">
        <w:rPr>
          <w:noProof/>
        </w:rPr>
        <w:t>[15,36]</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D86C850" w:rsidR="00164E30" w:rsidRDefault="00164E30" w:rsidP="00164E30">
      <w:pPr>
        <w:pStyle w:val="Caption"/>
      </w:pPr>
      <w:bookmarkStart w:id="19" w:name="_Ref440547139"/>
      <w:r>
        <w:lastRenderedPageBreak/>
        <w:t xml:space="preserve">Figure </w:t>
      </w:r>
      <w:fldSimple w:instr=" STYLEREF 1 \s ">
        <w:r w:rsidR="00746EAC">
          <w:rPr>
            <w:noProof/>
          </w:rPr>
          <w:t>VIII</w:t>
        </w:r>
      </w:fldSimple>
      <w:r w:rsidR="008F65B0">
        <w:t>.</w:t>
      </w:r>
      <w:fldSimple w:instr=" SEQ Figure \* ARABIC \s 1 ">
        <w:r w:rsidR="00746EAC">
          <w:rPr>
            <w:noProof/>
          </w:rPr>
          <w:t>10</w:t>
        </w:r>
      </w:fldSimple>
      <w:bookmarkEnd w:id="19"/>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20" w:name="_Ref429788"/>
      <w:r>
        <w:t xml:space="preserve">Figure </w:t>
      </w:r>
      <w:fldSimple w:instr=" STYLEREF 1 \s ">
        <w:r w:rsidR="00746EAC">
          <w:rPr>
            <w:noProof/>
          </w:rPr>
          <w:t>VIII</w:t>
        </w:r>
      </w:fldSimple>
      <w:r w:rsidR="008F65B0">
        <w:t>.</w:t>
      </w:r>
      <w:fldSimple w:instr=" SEQ Figure \* ARABIC \s 1 ">
        <w:r w:rsidR="00746EAC">
          <w:rPr>
            <w:noProof/>
          </w:rPr>
          <w:t>11</w:t>
        </w:r>
      </w:fldSimple>
      <w:bookmarkEnd w:id="20"/>
      <w:r>
        <w:t xml:space="preserve"> File </w:t>
      </w:r>
      <w:r w:rsidRPr="00A06BC1">
        <w:t>TB_Repulsive_parameters.txt</w:t>
      </w:r>
      <w:r>
        <w:t xml:space="preserve"> </w:t>
      </w:r>
    </w:p>
    <w:p w14:paraId="1FF04089" w14:textId="77777777" w:rsidR="00164E30" w:rsidRPr="00164E30" w:rsidRDefault="00E27F16" w:rsidP="00164E30">
      <w:pPr>
        <w:pStyle w:val="Heading4"/>
        <w:numPr>
          <w:ilvl w:val="0"/>
          <w:numId w:val="24"/>
        </w:numPr>
      </w:pPr>
      <w:proofErr w:type="spellStart"/>
      <w:r>
        <w:t>Pettifor</w:t>
      </w:r>
      <w:proofErr w:type="spellEnd"/>
      <w:r>
        <w:t xml:space="preserve"> </w:t>
      </w:r>
      <w:r w:rsidR="00BC3D91">
        <w:t>parameterization</w:t>
      </w:r>
      <w:r>
        <w:t xml:space="preserve"> </w:t>
      </w:r>
    </w:p>
    <w:p w14:paraId="5EE89086" w14:textId="7CE050E0"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746EAC">
        <w:t xml:space="preserve">Figure </w:t>
      </w:r>
      <w:r w:rsidR="00746EAC">
        <w:rPr>
          <w:noProof/>
        </w:rPr>
        <w:t>VIII</w:t>
      </w:r>
      <w:r w:rsidR="00746EAC">
        <w:t>.</w:t>
      </w:r>
      <w:r w:rsidR="00746EAC">
        <w:rPr>
          <w:noProof/>
        </w:rPr>
        <w:t>12</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746EAC">
        <w:t xml:space="preserve">Figure </w:t>
      </w:r>
      <w:r w:rsidR="00746EAC">
        <w:rPr>
          <w:noProof/>
        </w:rPr>
        <w:t>VIII</w:t>
      </w:r>
      <w:r w:rsidR="00746EAC">
        <w:t>.</w:t>
      </w:r>
      <w:r w:rsidR="00746EAC">
        <w:rPr>
          <w:noProof/>
        </w:rPr>
        <w:t>13</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F424C7">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1,37]","plainTextFormattedCitation":"[31,37]","previouslyFormattedCitation":"[31,37]"},"properties":{"noteIndex":0},"schema":"https://github.com/citation-style-language/schema/raw/master/csl-citation.json"}</w:instrText>
      </w:r>
      <w:r w:rsidR="003102EF">
        <w:fldChar w:fldCharType="separate"/>
      </w:r>
      <w:r w:rsidR="005B1C9E" w:rsidRPr="005B1C9E">
        <w:rPr>
          <w:noProof/>
        </w:rPr>
        <w:t>[31,37]</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40FABD4" w:rsidR="00DC6383" w:rsidRDefault="00DC6383" w:rsidP="00A06BC1">
      <w:pPr>
        <w:pStyle w:val="Caption"/>
      </w:pPr>
      <w:bookmarkStart w:id="21" w:name="_Ref413319617"/>
      <w:bookmarkStart w:id="22" w:name="_Ref413319591"/>
      <w:r>
        <w:t xml:space="preserve">Figure </w:t>
      </w:r>
      <w:fldSimple w:instr=" STYLEREF 1 \s ">
        <w:r w:rsidR="00746EAC">
          <w:rPr>
            <w:noProof/>
          </w:rPr>
          <w:t>VIII</w:t>
        </w:r>
      </w:fldSimple>
      <w:r w:rsidR="008F65B0">
        <w:t>.</w:t>
      </w:r>
      <w:fldSimple w:instr=" SEQ Figure \* ARABIC \s 1 ">
        <w:r w:rsidR="00746EAC">
          <w:rPr>
            <w:noProof/>
          </w:rPr>
          <w:t>12</w:t>
        </w:r>
      </w:fldSimple>
      <w:bookmarkEnd w:id="21"/>
      <w:r>
        <w:t xml:space="preserve">. </w:t>
      </w:r>
      <w:r w:rsidRPr="00DC6383">
        <w:t>TB_Hamiltonian_parameters.txt</w:t>
      </w:r>
      <w:r>
        <w:t xml:space="preserve"> </w:t>
      </w:r>
      <w:bookmarkEnd w:id="22"/>
      <w:r w:rsidR="00656C02">
        <w:t xml:space="preserve">in </w:t>
      </w:r>
      <w:proofErr w:type="spellStart"/>
      <w:r w:rsidR="00656C02">
        <w:t>Pettifor</w:t>
      </w:r>
      <w:proofErr w:type="spellEnd"/>
      <w:r w:rsidR="00656C02">
        <w:t xml:space="preserve"> format</w:t>
      </w:r>
      <w:r w:rsidR="00656C02">
        <w:tab/>
        <w:t xml:space="preserve">      </w:t>
      </w:r>
      <w:bookmarkStart w:id="23" w:name="_Ref429897"/>
      <w:r w:rsidR="00A06BC1">
        <w:t xml:space="preserve">Figure </w:t>
      </w:r>
      <w:fldSimple w:instr=" STYLEREF 1 \s ">
        <w:r w:rsidR="00746EAC">
          <w:rPr>
            <w:noProof/>
          </w:rPr>
          <w:t>VIII</w:t>
        </w:r>
      </w:fldSimple>
      <w:r w:rsidR="008F65B0">
        <w:t>.</w:t>
      </w:r>
      <w:fldSimple w:instr=" SEQ Figure \* ARABIC \s 1 ">
        <w:r w:rsidR="00746EAC">
          <w:rPr>
            <w:noProof/>
          </w:rPr>
          <w:t>13</w:t>
        </w:r>
      </w:fldSimple>
      <w:bookmarkEnd w:id="2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580791">
      <w:pPr>
        <w:pStyle w:val="Heading3"/>
        <w:numPr>
          <w:ilvl w:val="0"/>
          <w:numId w:val="7"/>
        </w:numPr>
      </w:pPr>
      <w:bookmarkStart w:id="24" w:name="_Toc75238984"/>
      <w:r>
        <w:t>[</w:t>
      </w:r>
      <w:r w:rsidRPr="00C60E9E">
        <w:rPr>
          <w:i/>
        </w:rPr>
        <w:t>A</w:t>
      </w:r>
      <w:r>
        <w:t>]_[</w:t>
      </w:r>
      <w:r w:rsidRPr="00C60E9E">
        <w:rPr>
          <w:i/>
        </w:rPr>
        <w:t>A</w:t>
      </w:r>
      <w:r w:rsidR="004D428B">
        <w:t>]_v</w:t>
      </w:r>
      <w:r>
        <w:t>dW.txt</w:t>
      </w:r>
      <w:bookmarkEnd w:id="24"/>
    </w:p>
    <w:p w14:paraId="0A5CA2C3" w14:textId="0AB95738"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F424C7">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38]","plainTextFormattedCitation":"[38]","previouslyFormattedCitation":"[38]"},"properties":{"noteIndex":0},"schema":"https://github.com/citation-style-language/schema/raw/master/csl-citation.json"}</w:instrText>
      </w:r>
      <w:r w:rsidR="003102EF">
        <w:fldChar w:fldCharType="separate"/>
      </w:r>
      <w:r w:rsidR="005B1C9E" w:rsidRPr="005B1C9E">
        <w:rPr>
          <w:noProof/>
        </w:rPr>
        <w:t>[38]</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F424C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2]","plainTextFormattedCitation":"[32]","previouslyFormattedCitation":"[32]"},"properties":{"noteIndex":0},"schema":"https://github.com/citation-style-language/schema/raw/master/csl-citation.json"}</w:instrText>
      </w:r>
      <w:r w:rsidR="003102EF">
        <w:fldChar w:fldCharType="separate"/>
      </w:r>
      <w:r w:rsidR="005B1C9E" w:rsidRPr="005B1C9E">
        <w:rPr>
          <w:noProof/>
        </w:rPr>
        <w:t>[32]</w:t>
      </w:r>
      <w:r w:rsidR="003102EF">
        <w:fldChar w:fldCharType="end"/>
      </w:r>
      <w:r w:rsidR="0026230D">
        <w:t>.</w:t>
      </w:r>
    </w:p>
    <w:p w14:paraId="1EDCB7A2" w14:textId="583F79CA"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746EAC">
        <w:t xml:space="preserve">Figure </w:t>
      </w:r>
      <w:r w:rsidR="00746EAC">
        <w:rPr>
          <w:noProof/>
        </w:rPr>
        <w:t>VIII</w:t>
      </w:r>
      <w:r w:rsidR="00746EAC">
        <w:t>.</w:t>
      </w:r>
      <w:r w:rsidR="00746EAC">
        <w:rPr>
          <w:noProof/>
        </w:rPr>
        <w:t>14</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B0F180E" w:rsidR="00FD247D" w:rsidRPr="00580791" w:rsidRDefault="00FD247D" w:rsidP="00FD247D">
      <w:pPr>
        <w:pStyle w:val="Caption"/>
      </w:pPr>
      <w:bookmarkStart w:id="25" w:name="_Ref475368503"/>
      <w:r>
        <w:t xml:space="preserve">Figure </w:t>
      </w:r>
      <w:fldSimple w:instr=" STYLEREF 1 \s ">
        <w:r w:rsidR="00746EAC">
          <w:rPr>
            <w:noProof/>
          </w:rPr>
          <w:t>VIII</w:t>
        </w:r>
      </w:fldSimple>
      <w:r w:rsidR="008F65B0">
        <w:t>.</w:t>
      </w:r>
      <w:fldSimple w:instr=" SEQ Figure \* ARABIC \s 1 ">
        <w:r w:rsidR="00746EAC">
          <w:rPr>
            <w:noProof/>
          </w:rPr>
          <w:t>14</w:t>
        </w:r>
      </w:fldSimple>
      <w:bookmarkEnd w:id="25"/>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3A3DFE">
      <w:pPr>
        <w:pStyle w:val="Heading3"/>
        <w:numPr>
          <w:ilvl w:val="0"/>
          <w:numId w:val="7"/>
        </w:numPr>
      </w:pPr>
      <w:bookmarkStart w:id="26"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26"/>
    </w:p>
    <w:p w14:paraId="68B617E1" w14:textId="31E1CBF6"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F424C7">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2]","plainTextFormattedCitation":"[32]","previouslyFormattedCitation":"[32]"},"properties":{"noteIndex":0},"schema":"https://github.com/citation-style-language/schema/raw/master/csl-citation.json"}</w:instrText>
      </w:r>
      <w:r w:rsidR="003102EF">
        <w:rPr>
          <w:lang w:val="en-US"/>
        </w:rPr>
        <w:fldChar w:fldCharType="separate"/>
      </w:r>
      <w:r w:rsidR="005B1C9E" w:rsidRPr="005B1C9E">
        <w:rPr>
          <w:noProof/>
          <w:lang w:val="en-US"/>
        </w:rPr>
        <w:t>[32]</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746EAC">
        <w:t xml:space="preserve">Figure </w:t>
      </w:r>
      <w:r w:rsidR="00746EAC">
        <w:rPr>
          <w:noProof/>
        </w:rPr>
        <w:t>VIII</w:t>
      </w:r>
      <w:r w:rsidR="00746EAC">
        <w:t>.</w:t>
      </w:r>
      <w:r w:rsidR="00746EAC">
        <w:rPr>
          <w:noProof/>
        </w:rPr>
        <w:t>15</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14959CB9" w:rsidR="00FD247D" w:rsidRDefault="00FD247D" w:rsidP="00FD247D">
      <w:pPr>
        <w:pStyle w:val="Caption"/>
        <w:rPr>
          <w:noProof/>
        </w:rPr>
      </w:pPr>
      <w:bookmarkStart w:id="27" w:name="_Ref475368530"/>
      <w:r>
        <w:t xml:space="preserve">Figure </w:t>
      </w:r>
      <w:fldSimple w:instr=" STYLEREF 1 \s ">
        <w:r w:rsidR="00746EAC">
          <w:rPr>
            <w:noProof/>
          </w:rPr>
          <w:t>VIII</w:t>
        </w:r>
      </w:fldSimple>
      <w:r w:rsidR="008F65B0">
        <w:t>.</w:t>
      </w:r>
      <w:fldSimple w:instr=" SEQ Figure \* ARABIC \s 1 ">
        <w:r w:rsidR="00746EAC">
          <w:rPr>
            <w:noProof/>
          </w:rPr>
          <w:t>15</w:t>
        </w:r>
      </w:fldSimple>
      <w:bookmarkEnd w:id="27"/>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6D35E9">
      <w:pPr>
        <w:pStyle w:val="Heading3"/>
        <w:numPr>
          <w:ilvl w:val="0"/>
          <w:numId w:val="7"/>
        </w:numPr>
        <w:spacing w:before="360" w:after="240"/>
        <w:ind w:left="714" w:hanging="357"/>
      </w:pPr>
      <w:bookmarkStart w:id="28"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2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77777777" w:rsidR="00780B26" w:rsidRDefault="0081767B"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proofErr w:type="gramStart"/>
      <w:r>
        <w:rPr>
          <w:rFonts w:eastAsiaTheme="minorEastAsia"/>
          <w:i/>
        </w:rPr>
        <w:t>i</w:t>
      </w:r>
      <w:r w:rsidRPr="00D466FF">
        <w:rPr>
          <w:rFonts w:eastAsiaTheme="minorEastAsia"/>
          <w:i/>
        </w:rPr>
        <w:t>,j</w:t>
      </w:r>
      <w:proofErr w:type="spellEnd"/>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77777777"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2536B4C3"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746EAC">
        <w:t xml:space="preserve">Figure </w:t>
      </w:r>
      <w:r w:rsidR="00746EAC">
        <w:rPr>
          <w:noProof/>
        </w:rPr>
        <w:t>VIII</w:t>
      </w:r>
      <w:r w:rsidR="00746EAC">
        <w:t>.</w:t>
      </w:r>
      <w:r w:rsidR="00746EAC">
        <w:rPr>
          <w:noProof/>
        </w:rPr>
        <w:t>16</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574119FA" w:rsidR="000978D3" w:rsidRPr="00580791" w:rsidRDefault="000978D3" w:rsidP="000978D3">
      <w:pPr>
        <w:pStyle w:val="Caption"/>
      </w:pPr>
      <w:bookmarkStart w:id="29" w:name="_Ref71362984"/>
      <w:r>
        <w:t xml:space="preserve">Figure </w:t>
      </w:r>
      <w:fldSimple w:instr=" STYLEREF 1 \s ">
        <w:r w:rsidR="00746EAC">
          <w:rPr>
            <w:noProof/>
          </w:rPr>
          <w:t>VIII</w:t>
        </w:r>
      </w:fldSimple>
      <w:r w:rsidR="008F65B0">
        <w:t>.</w:t>
      </w:r>
      <w:fldSimple w:instr=" SEQ Figure \* ARABIC \s 1 ">
        <w:r w:rsidR="00746EAC">
          <w:rPr>
            <w:noProof/>
          </w:rPr>
          <w:t>16</w:t>
        </w:r>
      </w:fldSimple>
      <w:bookmarkEnd w:id="2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FB59B2">
      <w:pPr>
        <w:pStyle w:val="Heading3"/>
        <w:numPr>
          <w:ilvl w:val="0"/>
          <w:numId w:val="7"/>
        </w:numPr>
      </w:pPr>
      <w:bookmarkStart w:id="30" w:name="_Toc75238987"/>
      <w:r w:rsidRPr="00580791">
        <w:t>Unit_cell_equilibrium.txt</w:t>
      </w:r>
      <w:bookmarkEnd w:id="30"/>
    </w:p>
    <w:p w14:paraId="7C2D61E9" w14:textId="4C9A7777"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746EAC">
        <w:t xml:space="preserve">Figure </w:t>
      </w:r>
      <w:r w:rsidR="00746EAC">
        <w:rPr>
          <w:noProof/>
        </w:rPr>
        <w:t>VIII</w:t>
      </w:r>
      <w:r w:rsidR="00746EAC">
        <w:t>.</w:t>
      </w:r>
      <w:r w:rsidR="00746EAC">
        <w:rPr>
          <w:noProof/>
        </w:rPr>
        <w:t>17</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2AF540C9" w:rsidR="00580791" w:rsidRPr="00580791" w:rsidRDefault="00580791" w:rsidP="00580791">
      <w:pPr>
        <w:pStyle w:val="Caption"/>
      </w:pPr>
      <w:bookmarkStart w:id="31" w:name="_Ref413320289"/>
      <w:r>
        <w:t xml:space="preserve">Figure </w:t>
      </w:r>
      <w:fldSimple w:instr=" STYLEREF 1 \s ">
        <w:r w:rsidR="00746EAC">
          <w:rPr>
            <w:noProof/>
          </w:rPr>
          <w:t>VIII</w:t>
        </w:r>
      </w:fldSimple>
      <w:r w:rsidR="008F65B0">
        <w:t>.</w:t>
      </w:r>
      <w:fldSimple w:instr=" SEQ Figure \* ARABIC \s 1 ">
        <w:r w:rsidR="00746EAC">
          <w:rPr>
            <w:noProof/>
          </w:rPr>
          <w:t>17</w:t>
        </w:r>
      </w:fldSimple>
      <w:bookmarkEnd w:id="31"/>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FB59B2">
      <w:pPr>
        <w:pStyle w:val="Heading3"/>
        <w:numPr>
          <w:ilvl w:val="0"/>
          <w:numId w:val="7"/>
        </w:numPr>
      </w:pPr>
      <w:bookmarkStart w:id="32" w:name="_Toc75238988"/>
      <w:r w:rsidRPr="00580791">
        <w:t>Unit_cell_atom_relative_coordinates.txt</w:t>
      </w:r>
      <w:bookmarkEnd w:id="32"/>
    </w:p>
    <w:p w14:paraId="77E67E97" w14:textId="13CBA151"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746EAC">
        <w:t xml:space="preserve">Figure </w:t>
      </w:r>
      <w:r w:rsidR="00746EAC">
        <w:rPr>
          <w:noProof/>
        </w:rPr>
        <w:t>VIII</w:t>
      </w:r>
      <w:r w:rsidR="00746EAC">
        <w:t>.</w:t>
      </w:r>
      <w:r w:rsidR="00746EAC">
        <w:rPr>
          <w:noProof/>
        </w:rPr>
        <w:t>18</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5AAA47C" w:rsidR="00580791" w:rsidRDefault="00580791" w:rsidP="00580791">
      <w:pPr>
        <w:pStyle w:val="Caption"/>
      </w:pPr>
      <w:bookmarkStart w:id="33" w:name="_Ref413320483"/>
      <w:r>
        <w:t xml:space="preserve">Figure </w:t>
      </w:r>
      <w:fldSimple w:instr=" STYLEREF 1 \s ">
        <w:r w:rsidR="00746EAC">
          <w:rPr>
            <w:noProof/>
          </w:rPr>
          <w:t>VIII</w:t>
        </w:r>
      </w:fldSimple>
      <w:r w:rsidR="008F65B0">
        <w:t>.</w:t>
      </w:r>
      <w:fldSimple w:instr=" SEQ Figure \* ARABIC \s 1 ">
        <w:r w:rsidR="00746EAC">
          <w:rPr>
            <w:noProof/>
          </w:rPr>
          <w:t>18</w:t>
        </w:r>
      </w:fldSimple>
      <w:bookmarkEnd w:id="3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F43EBC">
      <w:pPr>
        <w:pStyle w:val="Heading3"/>
        <w:numPr>
          <w:ilvl w:val="0"/>
          <w:numId w:val="7"/>
        </w:numPr>
        <w:rPr>
          <w:color w:val="1F497D"/>
          <w:lang w:val="en-US"/>
        </w:rPr>
      </w:pPr>
      <w:bookmarkStart w:id="34" w:name="_Toc75238989"/>
      <w:r>
        <w:t xml:space="preserve">Files </w:t>
      </w:r>
      <w:r w:rsidRPr="00B91E6B">
        <w:rPr>
          <w:color w:val="1F497D"/>
        </w:rPr>
        <w:t>SAVE_supercell.dat</w:t>
      </w:r>
      <w:r>
        <w:t xml:space="preserve"> and </w:t>
      </w:r>
      <w:r w:rsidRPr="00B91E6B">
        <w:rPr>
          <w:color w:val="1F497D"/>
        </w:rPr>
        <w:t>SAVE_atoms.dat</w:t>
      </w:r>
      <w:bookmarkEnd w:id="34"/>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35" w:name="OLE_LINK1"/>
      <w:bookmarkStart w:id="3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35"/>
      <w:bookmarkEnd w:id="3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37" w:name="_Toc75238990"/>
      <w:r>
        <w:t>Creation of initial configuration of an amorphous material</w:t>
      </w:r>
      <w:bookmarkEnd w:id="37"/>
    </w:p>
    <w:p w14:paraId="1CA02184" w14:textId="77777777" w:rsidR="00CA2EFE" w:rsidRDefault="00CA2EFE" w:rsidP="00CA2EFE">
      <w:pPr>
        <w:pStyle w:val="ListParagraph"/>
        <w:numPr>
          <w:ilvl w:val="0"/>
          <w:numId w:val="18"/>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F9425F">
      <w:pPr>
        <w:pStyle w:val="ListParagraph"/>
        <w:numPr>
          <w:ilvl w:val="0"/>
          <w:numId w:val="18"/>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CE7888">
      <w:pPr>
        <w:pStyle w:val="Heading3"/>
        <w:numPr>
          <w:ilvl w:val="0"/>
          <w:numId w:val="7"/>
        </w:numPr>
        <w:rPr>
          <w:color w:val="1F497D"/>
          <w:lang w:val="en-US"/>
        </w:rPr>
      </w:pPr>
      <w:bookmarkStart w:id="38" w:name="_Toc75238991"/>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3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39" w:name="_Toc75238992"/>
      <w:r>
        <w:t>Calculation of free-energy along reaction coordinate path</w:t>
      </w:r>
      <w:bookmarkEnd w:id="3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 xml:space="preserve">nic temperature provided in the </w:t>
      </w:r>
      <w:proofErr w:type="spellStart"/>
      <w:r w:rsidR="008F7333">
        <w:t>I</w:t>
      </w:r>
      <w:r w:rsidR="008F7333" w:rsidRPr="008F7333">
        <w:t>NPUT_MATERIAL</w:t>
      </w:r>
      <w:r w:rsidR="004F6DA7">
        <w:t>.file</w:t>
      </w:r>
      <w:proofErr w:type="spellEnd"/>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CA0B03">
      <w:pPr>
        <w:pStyle w:val="Heading3"/>
        <w:numPr>
          <w:ilvl w:val="0"/>
          <w:numId w:val="7"/>
        </w:numPr>
      </w:pPr>
      <w:bookmarkStart w:id="40" w:name="_Toc75238993"/>
      <w:r>
        <w:t xml:space="preserve">File </w:t>
      </w:r>
      <w:r w:rsidR="000703FA">
        <w:t>[</w:t>
      </w:r>
      <w:r w:rsidR="000703FA" w:rsidRPr="00C60E9E">
        <w:rPr>
          <w:i/>
        </w:rPr>
        <w:t>Material</w:t>
      </w:r>
      <w:r w:rsidR="000703FA">
        <w:t>]</w:t>
      </w:r>
      <w:r w:rsidRPr="00895839">
        <w:t>.</w:t>
      </w:r>
      <w:proofErr w:type="spellStart"/>
      <w:r w:rsidRPr="00895839">
        <w:t>cdf</w:t>
      </w:r>
      <w:bookmarkEnd w:id="40"/>
      <w:proofErr w:type="spellEnd"/>
    </w:p>
    <w:p w14:paraId="4D969EBF" w14:textId="539540B9"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C1357A">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plainTextFormattedCitation":"[5]","previouslyFormattedCitation":"[5]"},"properties":{"noteIndex":0},"schema":"https://github.com/citation-style-language/schema/raw/master/csl-citation.json"}</w:instrText>
      </w:r>
      <w:r w:rsidR="003102EF">
        <w:fldChar w:fldCharType="separate"/>
      </w:r>
      <w:r w:rsidR="00901A22" w:rsidRPr="00901A22">
        <w:rPr>
          <w:noProof/>
        </w:rPr>
        <w:t>[5]</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746EAC">
        <w:t xml:space="preserve">Figure </w:t>
      </w:r>
      <w:r w:rsidR="00746EAC">
        <w:rPr>
          <w:noProof/>
        </w:rPr>
        <w:t>VIII</w:t>
      </w:r>
      <w:r w:rsidR="00746EAC">
        <w:t>.</w:t>
      </w:r>
      <w:r w:rsidR="00746EAC">
        <w:rPr>
          <w:noProof/>
        </w:rPr>
        <w:t>19</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3C93D36" w:rsidR="00895839" w:rsidRPr="00895839" w:rsidRDefault="00895839" w:rsidP="00895839">
      <w:pPr>
        <w:pStyle w:val="Caption"/>
      </w:pPr>
      <w:bookmarkStart w:id="41" w:name="_Ref413320797"/>
      <w:r>
        <w:t xml:space="preserve">Figure </w:t>
      </w:r>
      <w:fldSimple w:instr=" STYLEREF 1 \s ">
        <w:r w:rsidR="00746EAC">
          <w:rPr>
            <w:noProof/>
          </w:rPr>
          <w:t>VIII</w:t>
        </w:r>
      </w:fldSimple>
      <w:r w:rsidR="008F65B0">
        <w:t>.</w:t>
      </w:r>
      <w:fldSimple w:instr=" SEQ Figure \* ARABIC \s 1 ">
        <w:r w:rsidR="00746EAC">
          <w:rPr>
            <w:noProof/>
          </w:rPr>
          <w:t>19</w:t>
        </w:r>
      </w:fldSimple>
      <w:bookmarkEnd w:id="41"/>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77777777"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C1357A">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6]","plainTextFormattedCitation":"[6]","previouslyFormattedCitation":"[6]"},"properties":{"noteIndex":0},"schema":"https://github.com/citation-style-language/schema/raw/master/csl-citation.json"}</w:instrText>
      </w:r>
      <w:r w:rsidR="003102EF">
        <w:fldChar w:fldCharType="separate"/>
      </w:r>
      <w:r w:rsidR="00901A22" w:rsidRPr="00901A22">
        <w:rPr>
          <w:noProof/>
        </w:rPr>
        <w:t>[6]</w:t>
      </w:r>
      <w:r w:rsidR="003102EF">
        <w:fldChar w:fldCharType="end"/>
      </w:r>
    </w:p>
    <w:p w14:paraId="44D327DC" w14:textId="77777777" w:rsidR="00895839" w:rsidRDefault="00895839" w:rsidP="00101E46">
      <w:pPr>
        <w:pStyle w:val="ListParagraph"/>
        <w:numPr>
          <w:ilvl w:val="0"/>
          <w:numId w:val="9"/>
        </w:numPr>
        <w:jc w:val="both"/>
      </w:pPr>
      <w:r>
        <w:t>Shell designator according to the EADL</w:t>
      </w:r>
      <w:r w:rsidRPr="00C112C1">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895839">
      <w:pPr>
        <w:pStyle w:val="ListParagraph"/>
        <w:numPr>
          <w:ilvl w:val="0"/>
          <w:numId w:val="9"/>
        </w:numPr>
      </w:pPr>
      <w:r>
        <w:lastRenderedPageBreak/>
        <w:t>Ionization potential of this shell in [eV]</w:t>
      </w:r>
    </w:p>
    <w:p w14:paraId="501E82DA" w14:textId="77777777" w:rsidR="00895839" w:rsidRDefault="00895839" w:rsidP="00895839">
      <w:pPr>
        <w:pStyle w:val="ListParagraph"/>
        <w:numPr>
          <w:ilvl w:val="0"/>
          <w:numId w:val="9"/>
        </w:numPr>
      </w:pPr>
      <w:r>
        <w:t>Number of electrons in this shell</w:t>
      </w:r>
    </w:p>
    <w:p w14:paraId="3D8ED883"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7777777"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C1357A">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6]","plainTextFormattedCitation":"[6]","previouslyFormattedCitation":"[6]"},"properties":{"noteIndex":0},"schema":"https://github.com/citation-style-language/schema/raw/master/csl-citation.json"}</w:instrText>
      </w:r>
      <w:r w:rsidR="003102EF">
        <w:fldChar w:fldCharType="separate"/>
      </w:r>
      <w:r w:rsidR="00901A22" w:rsidRPr="00901A22">
        <w:rPr>
          <w:noProof/>
        </w:rPr>
        <w:t>[6]</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CA0B03">
      <w:pPr>
        <w:pStyle w:val="Heading3"/>
        <w:numPr>
          <w:ilvl w:val="0"/>
          <w:numId w:val="7"/>
        </w:numPr>
      </w:pPr>
      <w:bookmarkStart w:id="42" w:name="_Toc75238994"/>
      <w:r>
        <w:t>File</w:t>
      </w:r>
      <w:r w:rsidR="002538EB">
        <w:t>s</w:t>
      </w:r>
      <w:r>
        <w:t xml:space="preserve"> with electron mean free paths</w:t>
      </w:r>
      <w:bookmarkEnd w:id="4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CA0B03">
      <w:pPr>
        <w:pStyle w:val="Heading3"/>
        <w:numPr>
          <w:ilvl w:val="0"/>
          <w:numId w:val="7"/>
        </w:numPr>
      </w:pPr>
      <w:bookmarkStart w:id="43" w:name="_Toc75238995"/>
      <w:r w:rsidRPr="00C824C0">
        <w:t>Files with photon attenuation lengths</w:t>
      </w:r>
      <w:bookmarkEnd w:id="4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CA0B03">
      <w:pPr>
        <w:pStyle w:val="Heading3"/>
        <w:numPr>
          <w:ilvl w:val="0"/>
          <w:numId w:val="7"/>
        </w:numPr>
      </w:pPr>
      <w:bookmarkStart w:id="44" w:name="_Toc75238996"/>
      <w:r>
        <w:t>K-points grid</w:t>
      </w:r>
      <w:bookmarkEnd w:id="44"/>
    </w:p>
    <w:p w14:paraId="7A5FDB1E" w14:textId="0835AA87"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746EAC">
        <w:t xml:space="preserve">Figure </w:t>
      </w:r>
      <w:r w:rsidR="00746EAC">
        <w:rPr>
          <w:noProof/>
        </w:rPr>
        <w:t>VIII</w:t>
      </w:r>
      <w:r w:rsidR="00746EAC">
        <w:t>.</w:t>
      </w:r>
      <w:r w:rsidR="00746EAC">
        <w:rPr>
          <w:noProof/>
        </w:rPr>
        <w:t>20</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78D5EF9" w:rsidR="00402142" w:rsidRPr="00C824C0" w:rsidRDefault="00402142" w:rsidP="00402142">
      <w:pPr>
        <w:pStyle w:val="Caption"/>
      </w:pPr>
      <w:bookmarkStart w:id="45" w:name="_Ref435220"/>
      <w:r>
        <w:t xml:space="preserve">Figure </w:t>
      </w:r>
      <w:fldSimple w:instr=" STYLEREF 1 \s ">
        <w:r w:rsidR="00746EAC">
          <w:rPr>
            <w:noProof/>
          </w:rPr>
          <w:t>VIII</w:t>
        </w:r>
      </w:fldSimple>
      <w:r w:rsidR="008F65B0">
        <w:t>.</w:t>
      </w:r>
      <w:fldSimple w:instr=" SEQ Figure \* ARABIC \s 1 ">
        <w:r w:rsidR="00746EAC">
          <w:rPr>
            <w:noProof/>
          </w:rPr>
          <w:t>20</w:t>
        </w:r>
      </w:fldSimple>
      <w:bookmarkEnd w:id="45"/>
      <w:r>
        <w:t>. Example of k_grid.dat file</w:t>
      </w:r>
    </w:p>
    <w:p w14:paraId="7D23F4E3" w14:textId="77777777" w:rsidR="002538EB" w:rsidRDefault="002538EB" w:rsidP="00CA0B03">
      <w:pPr>
        <w:pStyle w:val="Heading1"/>
        <w:numPr>
          <w:ilvl w:val="0"/>
          <w:numId w:val="44"/>
        </w:numPr>
      </w:pPr>
      <w:bookmarkStart w:id="46" w:name="_Toc75238997"/>
      <w:r>
        <w:t>Output Files</w:t>
      </w:r>
      <w:bookmarkEnd w:id="46"/>
    </w:p>
    <w:p w14:paraId="6776ACA3" w14:textId="77777777" w:rsidR="002538EB" w:rsidRDefault="002538EB" w:rsidP="002538EB">
      <w:r>
        <w:t>XTANT produces a number of output files.</w:t>
      </w:r>
    </w:p>
    <w:p w14:paraId="4EC9D2F0" w14:textId="77777777" w:rsidR="002538EB" w:rsidRDefault="002538EB" w:rsidP="00054540">
      <w:pPr>
        <w:pStyle w:val="Heading2"/>
        <w:numPr>
          <w:ilvl w:val="0"/>
          <w:numId w:val="23"/>
        </w:numPr>
      </w:pPr>
      <w:bookmarkStart w:id="47" w:name="_Toc75238998"/>
      <w:r w:rsidRPr="00054540">
        <w:rPr>
          <w:rFonts w:eastAsiaTheme="minorHAnsi"/>
        </w:rPr>
        <w:t>OUTPUT_Error_log.dat</w:t>
      </w:r>
      <w:bookmarkEnd w:id="47"/>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1666AA">
      <w:pPr>
        <w:pStyle w:val="Heading2"/>
        <w:numPr>
          <w:ilvl w:val="0"/>
          <w:numId w:val="23"/>
        </w:numPr>
      </w:pPr>
      <w:bookmarkStart w:id="48" w:name="_Toc75238999"/>
      <w:r w:rsidRPr="00054540">
        <w:rPr>
          <w:rFonts w:eastAsiaTheme="minorHAnsi"/>
        </w:rPr>
        <w:t>OUTPUT_E</w:t>
      </w:r>
      <w:r>
        <w:rPr>
          <w:rFonts w:eastAsiaTheme="minorHAnsi"/>
        </w:rPr>
        <w:t>nergy</w:t>
      </w:r>
      <w:r w:rsidRPr="00054540">
        <w:rPr>
          <w:rFonts w:eastAsiaTheme="minorHAnsi"/>
        </w:rPr>
        <w:t>.dat</w:t>
      </w:r>
      <w:bookmarkEnd w:id="4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054540">
      <w:pPr>
        <w:pStyle w:val="Heading2"/>
        <w:numPr>
          <w:ilvl w:val="0"/>
          <w:numId w:val="23"/>
        </w:numPr>
      </w:pPr>
      <w:bookmarkStart w:id="49" w:name="_Toc75239000"/>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4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77777777" w:rsidR="00F47155" w:rsidRDefault="00F47155" w:rsidP="002538EB">
      <w:pPr>
        <w:rPr>
          <w:lang w:val="en-US"/>
        </w:rPr>
      </w:pPr>
      <w:r>
        <w:rPr>
          <w:lang w:val="en-US"/>
        </w:rPr>
        <w:t>[</w:t>
      </w:r>
      <w:proofErr w:type="spellStart"/>
      <w:r w:rsidRPr="00F47155">
        <w:rPr>
          <w:i/>
          <w:lang w:val="en-US"/>
        </w:rPr>
        <w:t>Te</w:t>
      </w:r>
      <w:proofErr w:type="spellEnd"/>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lastRenderedPageBreak/>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77777777" w:rsidR="00925D8A" w:rsidRDefault="00925D8A" w:rsidP="00925D8A">
      <w:pPr>
        <w:pStyle w:val="Heading2"/>
        <w:numPr>
          <w:ilvl w:val="0"/>
          <w:numId w:val="23"/>
        </w:numPr>
      </w:pPr>
      <w:bookmarkStart w:id="50" w:name="_Toc75239001"/>
      <w:r>
        <w:t>Communication with the program on-the-fly</w:t>
      </w:r>
      <w:bookmarkEnd w:id="50"/>
    </w:p>
    <w:p w14:paraId="1CA05A2A" w14:textId="77777777" w:rsidR="00925D8A" w:rsidRDefault="00E636A3" w:rsidP="00925D8A">
      <w:pPr>
        <w:jc w:val="both"/>
      </w:pPr>
      <w:r>
        <w:t>In the output folder, XTANT</w:t>
      </w:r>
      <w:r w:rsidR="00925D8A">
        <w:t xml:space="preserve"> creates a text-file named </w:t>
      </w:r>
      <w:r w:rsidR="00925D8A" w:rsidRPr="00925D8A">
        <w:rPr>
          <w:color w:val="1F497D"/>
        </w:rPr>
        <w:t>Communication.txt</w:t>
      </w:r>
      <w:r w:rsidR="00925D8A">
        <w:t>. This file is checked by the program at each saving-time-step. You can send the following messages to the program that it will interpret and act upon:</w:t>
      </w:r>
    </w:p>
    <w:p w14:paraId="4EAFC39D" w14:textId="77777777" w:rsidR="00925D8A" w:rsidRDefault="00925D8A" w:rsidP="00925D8A">
      <w:pPr>
        <w:pStyle w:val="ListParagraph"/>
        <w:numPr>
          <w:ilvl w:val="0"/>
          <w:numId w:val="3"/>
        </w:numPr>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925D8A">
      <w:pPr>
        <w:pStyle w:val="ListParagraph"/>
        <w:numPr>
          <w:ilvl w:val="0"/>
          <w:numId w:val="3"/>
        </w:numPr>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77777777" w:rsidR="00925D8A" w:rsidRDefault="00925D8A" w:rsidP="00925D8A">
      <w:pPr>
        <w:pStyle w:val="ListParagraph"/>
        <w:numPr>
          <w:ilvl w:val="0"/>
          <w:numId w:val="3"/>
        </w:numPr>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054540">
      <w:pPr>
        <w:pStyle w:val="Heading2"/>
        <w:numPr>
          <w:ilvl w:val="0"/>
          <w:numId w:val="23"/>
        </w:numPr>
      </w:pPr>
      <w:bookmarkStart w:id="51" w:name="_Toc75239002"/>
      <w:r>
        <w:t>Plotting:  OUTPUT_Gnuplot_all.sh</w:t>
      </w:r>
      <w:bookmarkEnd w:id="5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lastRenderedPageBreak/>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Pr>
          <w:rStyle w:val="FootnoteReference"/>
        </w:rPr>
        <w:footnoteReference w:id="19"/>
      </w:r>
      <w:r>
        <w:t xml:space="preserve">, and </w:t>
      </w:r>
      <w:r w:rsidR="00BA0664">
        <w:t xml:space="preserve">proper </w:t>
      </w:r>
      <w:r>
        <w:t>paths written in the environment variables</w:t>
      </w:r>
      <w:r w:rsidRPr="00C112C1">
        <w:rPr>
          <w:rStyle w:val="FootnoteReference"/>
        </w:rPr>
        <w:footnoteReference w:id="20"/>
      </w:r>
      <w:r w:rsidR="00BA0664">
        <w:t>.</w:t>
      </w:r>
    </w:p>
    <w:p w14:paraId="3F37D745" w14:textId="77777777" w:rsidR="00CD07CB" w:rsidRDefault="00A251BB" w:rsidP="00322A60">
      <w:pPr>
        <w:pStyle w:val="Heading2"/>
        <w:numPr>
          <w:ilvl w:val="0"/>
          <w:numId w:val="23"/>
        </w:numPr>
        <w:spacing w:before="480" w:after="240"/>
        <w:ind w:left="714" w:hanging="357"/>
        <w:jc w:val="both"/>
      </w:pPr>
      <w:bookmarkStart w:id="52" w:name="_Toc75239003"/>
      <w:r>
        <w:t>Output d</w:t>
      </w:r>
      <w:r w:rsidR="00B900E3">
        <w:t>ata files</w:t>
      </w:r>
      <w:bookmarkEnd w:id="52"/>
    </w:p>
    <w:p w14:paraId="5C4A5771" w14:textId="77777777"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lastRenderedPageBreak/>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8081C">
      <w:pPr>
        <w:pStyle w:val="ListParagraph"/>
        <w:numPr>
          <w:ilvl w:val="0"/>
          <w:numId w:val="39"/>
        </w:numPr>
        <w:jc w:val="both"/>
      </w:pPr>
      <w:r w:rsidRPr="0078081C">
        <w:t>Time</w:t>
      </w:r>
      <w:r>
        <w:t xml:space="preserve"> [fs]</w:t>
      </w:r>
    </w:p>
    <w:p w14:paraId="4C5D5E11"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4EE9010"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F721E9">
      <w:pPr>
        <w:pStyle w:val="ListParagraph"/>
        <w:numPr>
          <w:ilvl w:val="0"/>
          <w:numId w:val="29"/>
        </w:numPr>
        <w:jc w:val="both"/>
      </w:pPr>
      <w:r>
        <w:t xml:space="preserve">energy in [eV] </w:t>
      </w:r>
    </w:p>
    <w:p w14:paraId="0150A1A9" w14:textId="77777777" w:rsidR="00F721E9" w:rsidRDefault="00F721E9" w:rsidP="00F721E9">
      <w:pPr>
        <w:pStyle w:val="ListParagraph"/>
        <w:numPr>
          <w:ilvl w:val="0"/>
          <w:numId w:val="29"/>
        </w:numPr>
        <w:jc w:val="both"/>
      </w:pPr>
      <w:r>
        <w:t xml:space="preserve">total </w:t>
      </w:r>
      <w:r w:rsidR="00252EEE">
        <w:t>DOS in [states/eV]</w:t>
      </w:r>
    </w:p>
    <w:p w14:paraId="0D567CFB" w14:textId="77777777" w:rsidR="00F721E9" w:rsidRDefault="00F721E9" w:rsidP="00F721E9">
      <w:pPr>
        <w:pStyle w:val="ListParagraph"/>
        <w:numPr>
          <w:ilvl w:val="0"/>
          <w:numId w:val="29"/>
        </w:numPr>
        <w:jc w:val="both"/>
      </w:pPr>
      <w:r>
        <w:t>partial DOS (PDOS) for the first atomic shell of the first element in the compound [states/eV]</w:t>
      </w:r>
    </w:p>
    <w:p w14:paraId="4A055F95"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01416A">
      <w:pPr>
        <w:pStyle w:val="ListParagraph"/>
        <w:numPr>
          <w:ilvl w:val="0"/>
          <w:numId w:val="28"/>
        </w:numPr>
        <w:jc w:val="both"/>
      </w:pPr>
      <w:r>
        <w:t>energy in [eV]</w:t>
      </w:r>
    </w:p>
    <w:p w14:paraId="7AE8560D" w14:textId="77777777" w:rsidR="0001416A" w:rsidRDefault="0001416A" w:rsidP="0001416A">
      <w:pPr>
        <w:pStyle w:val="ListParagraph"/>
        <w:numPr>
          <w:ilvl w:val="0"/>
          <w:numId w:val="28"/>
        </w:numPr>
        <w:jc w:val="both"/>
      </w:pPr>
      <w:r>
        <w:t>real part of CDF</w:t>
      </w:r>
    </w:p>
    <w:p w14:paraId="3E3A34AC" w14:textId="77777777" w:rsidR="0001416A" w:rsidRDefault="0001416A" w:rsidP="0001416A">
      <w:pPr>
        <w:pStyle w:val="ListParagraph"/>
        <w:numPr>
          <w:ilvl w:val="0"/>
          <w:numId w:val="28"/>
        </w:numPr>
        <w:jc w:val="both"/>
      </w:pPr>
      <w:r>
        <w:t>imaginary part of CDF</w:t>
      </w:r>
    </w:p>
    <w:p w14:paraId="5A037F60" w14:textId="77777777" w:rsidR="0001416A" w:rsidRDefault="0001416A" w:rsidP="0001416A">
      <w:pPr>
        <w:pStyle w:val="ListParagraph"/>
        <w:numPr>
          <w:ilvl w:val="0"/>
          <w:numId w:val="28"/>
        </w:numPr>
        <w:jc w:val="both"/>
      </w:pPr>
      <w:r>
        <w:t>loss function</w:t>
      </w:r>
    </w:p>
    <w:p w14:paraId="533A7E5C" w14:textId="77777777" w:rsidR="0001416A" w:rsidRDefault="0001416A" w:rsidP="0001416A">
      <w:pPr>
        <w:pStyle w:val="ListParagraph"/>
        <w:numPr>
          <w:ilvl w:val="0"/>
          <w:numId w:val="28"/>
        </w:numPr>
        <w:jc w:val="both"/>
      </w:pPr>
      <w:r>
        <w:t>reflectivity</w:t>
      </w:r>
    </w:p>
    <w:p w14:paraId="060E6C43" w14:textId="77777777" w:rsidR="0001416A" w:rsidRDefault="0001416A" w:rsidP="0001416A">
      <w:pPr>
        <w:pStyle w:val="ListParagraph"/>
        <w:numPr>
          <w:ilvl w:val="0"/>
          <w:numId w:val="28"/>
        </w:numPr>
        <w:jc w:val="both"/>
      </w:pPr>
      <w:r>
        <w:t>transmission</w:t>
      </w:r>
    </w:p>
    <w:p w14:paraId="725BFBD6" w14:textId="77777777" w:rsidR="0001416A" w:rsidRDefault="0001416A" w:rsidP="0001416A">
      <w:pPr>
        <w:pStyle w:val="ListParagraph"/>
        <w:numPr>
          <w:ilvl w:val="0"/>
          <w:numId w:val="28"/>
        </w:numPr>
        <w:jc w:val="both"/>
      </w:pPr>
      <w:r>
        <w:t>absorption</w:t>
      </w:r>
    </w:p>
    <w:p w14:paraId="4DD9351B" w14:textId="77777777" w:rsidR="0001416A" w:rsidRDefault="0001416A" w:rsidP="0001416A">
      <w:pPr>
        <w:pStyle w:val="ListParagraph"/>
        <w:numPr>
          <w:ilvl w:val="0"/>
          <w:numId w:val="28"/>
        </w:numPr>
        <w:jc w:val="both"/>
      </w:pPr>
      <w:r>
        <w:t>optical n (real part of the refraction coefficient)</w:t>
      </w:r>
    </w:p>
    <w:p w14:paraId="20D72A19" w14:textId="77777777" w:rsidR="0001416A" w:rsidRDefault="0001416A" w:rsidP="0001416A">
      <w:pPr>
        <w:pStyle w:val="ListParagraph"/>
        <w:numPr>
          <w:ilvl w:val="0"/>
          <w:numId w:val="28"/>
        </w:numPr>
        <w:jc w:val="both"/>
      </w:pPr>
      <w:r>
        <w:t>optical k (imaginary part of the refraction coefficient)</w:t>
      </w:r>
    </w:p>
    <w:p w14:paraId="7976BA06" w14:textId="77777777" w:rsidR="0001416A" w:rsidRDefault="0001416A" w:rsidP="0001416A">
      <w:pPr>
        <w:pStyle w:val="ListParagraph"/>
        <w:numPr>
          <w:ilvl w:val="0"/>
          <w:numId w:val="28"/>
        </w:numPr>
        <w:jc w:val="both"/>
      </w:pPr>
      <w:r>
        <w:t xml:space="preserve"> dc-conductivity</w:t>
      </w:r>
    </w:p>
    <w:p w14:paraId="5ACB7A2E" w14:textId="77777777" w:rsidR="0001416A" w:rsidRDefault="0001416A" w:rsidP="0001416A">
      <w:pPr>
        <w:pStyle w:val="ListParagraph"/>
        <w:numPr>
          <w:ilvl w:val="0"/>
          <w:numId w:val="28"/>
        </w:numPr>
        <w:jc w:val="both"/>
      </w:pPr>
      <w:r>
        <w:lastRenderedPageBreak/>
        <w:t>Real part of the (</w:t>
      </w:r>
      <w:proofErr w:type="spellStart"/>
      <w:proofErr w:type="gramStart"/>
      <w:r>
        <w:t>x,x</w:t>
      </w:r>
      <w:proofErr w:type="spellEnd"/>
      <w:proofErr w:type="gramEnd"/>
      <w:r>
        <w:t>) component of the CDF</w:t>
      </w:r>
    </w:p>
    <w:p w14:paraId="4B1B163F" w14:textId="77777777" w:rsidR="0001416A" w:rsidRDefault="0001416A" w:rsidP="0001416A">
      <w:pPr>
        <w:pStyle w:val="ListParagraph"/>
        <w:numPr>
          <w:ilvl w:val="0"/>
          <w:numId w:val="28"/>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01416A">
      <w:pPr>
        <w:pStyle w:val="ListParagraph"/>
        <w:numPr>
          <w:ilvl w:val="0"/>
          <w:numId w:val="28"/>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01416A">
      <w:pPr>
        <w:pStyle w:val="ListParagraph"/>
        <w:numPr>
          <w:ilvl w:val="0"/>
          <w:numId w:val="28"/>
        </w:numPr>
        <w:jc w:val="both"/>
      </w:pPr>
      <w:r>
        <w:t>Imaginary part of the (</w:t>
      </w:r>
      <w:proofErr w:type="gramStart"/>
      <w:r>
        <w:rPr>
          <w:lang w:val="en-US"/>
        </w:rPr>
        <w:t>y</w:t>
      </w:r>
      <w:r>
        <w:t>,y</w:t>
      </w:r>
      <w:proofErr w:type="gramEnd"/>
      <w:r>
        <w:t>) component of the CDF</w:t>
      </w:r>
    </w:p>
    <w:p w14:paraId="2D8185C4" w14:textId="77777777" w:rsidR="0001416A" w:rsidRDefault="0001416A" w:rsidP="0001416A">
      <w:pPr>
        <w:pStyle w:val="ListParagraph"/>
        <w:numPr>
          <w:ilvl w:val="0"/>
          <w:numId w:val="28"/>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01416A">
      <w:pPr>
        <w:pStyle w:val="ListParagraph"/>
        <w:numPr>
          <w:ilvl w:val="0"/>
          <w:numId w:val="28"/>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E34890">
      <w:pPr>
        <w:pStyle w:val="ListParagraph"/>
        <w:numPr>
          <w:ilvl w:val="0"/>
          <w:numId w:val="11"/>
        </w:numPr>
        <w:jc w:val="both"/>
      </w:pPr>
      <w:r>
        <w:t xml:space="preserve">Time [fs]; </w:t>
      </w:r>
    </w:p>
    <w:p w14:paraId="1638D5A9" w14:textId="77777777" w:rsidR="000C59A9" w:rsidRDefault="000C59A9" w:rsidP="00E34890">
      <w:pPr>
        <w:pStyle w:val="ListParagraph"/>
        <w:numPr>
          <w:ilvl w:val="0"/>
          <w:numId w:val="11"/>
        </w:numPr>
        <w:jc w:val="both"/>
      </w:pPr>
      <w:r>
        <w:t xml:space="preserve">Number of valence band electrons; </w:t>
      </w:r>
    </w:p>
    <w:p w14:paraId="1D6963A4" w14:textId="77777777" w:rsidR="000C59A9" w:rsidRDefault="000C59A9" w:rsidP="00E34890">
      <w:pPr>
        <w:pStyle w:val="ListParagraph"/>
        <w:numPr>
          <w:ilvl w:val="0"/>
          <w:numId w:val="11"/>
        </w:numPr>
        <w:jc w:val="both"/>
      </w:pPr>
      <w:r>
        <w:t xml:space="preserve">Number of conduction band electrons; </w:t>
      </w:r>
    </w:p>
    <w:p w14:paraId="6F203EFD" w14:textId="77777777" w:rsidR="000C59A9" w:rsidRDefault="000C59A9" w:rsidP="00E34890">
      <w:pPr>
        <w:pStyle w:val="ListParagraph"/>
        <w:numPr>
          <w:ilvl w:val="0"/>
          <w:numId w:val="11"/>
        </w:numPr>
        <w:jc w:val="both"/>
      </w:pPr>
      <w:r>
        <w:t>Number of high-energy electrons;</w:t>
      </w:r>
    </w:p>
    <w:p w14:paraId="431D5F24" w14:textId="77777777" w:rsidR="000C59A9" w:rsidRDefault="000C59A9" w:rsidP="00E34890">
      <w:pPr>
        <w:pStyle w:val="ListParagraph"/>
        <w:numPr>
          <w:ilvl w:val="0"/>
          <w:numId w:val="11"/>
        </w:numPr>
        <w:jc w:val="both"/>
      </w:pPr>
      <w:r>
        <w:t>Total number of core holes (in all shells summed up);</w:t>
      </w:r>
    </w:p>
    <w:p w14:paraId="58D7C79C" w14:textId="77777777" w:rsidR="000C59A9" w:rsidRDefault="000C59A9" w:rsidP="00E34890">
      <w:pPr>
        <w:pStyle w:val="ListParagraph"/>
        <w:numPr>
          <w:ilvl w:val="0"/>
          <w:numId w:val="11"/>
        </w:numPr>
        <w:jc w:val="both"/>
      </w:pPr>
      <w:r>
        <w:t>Error in the particle conservation;</w:t>
      </w:r>
    </w:p>
    <w:p w14:paraId="69119C36" w14:textId="77777777" w:rsidR="000C59A9" w:rsidRDefault="000C59A9" w:rsidP="00E34890">
      <w:pPr>
        <w:pStyle w:val="ListParagraph"/>
        <w:numPr>
          <w:ilvl w:val="0"/>
          <w:numId w:val="11"/>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E34890">
      <w:pPr>
        <w:pStyle w:val="ListParagraph"/>
        <w:numPr>
          <w:ilvl w:val="0"/>
          <w:numId w:val="12"/>
        </w:numPr>
        <w:jc w:val="both"/>
      </w:pPr>
      <w:r>
        <w:t>Time [fs]</w:t>
      </w:r>
    </w:p>
    <w:p w14:paraId="0698EC88" w14:textId="77777777" w:rsidR="000C59A9" w:rsidRDefault="000C59A9" w:rsidP="00E34890">
      <w:pPr>
        <w:pStyle w:val="ListParagraph"/>
        <w:numPr>
          <w:ilvl w:val="0"/>
          <w:numId w:val="12"/>
        </w:numPr>
        <w:jc w:val="both"/>
      </w:pPr>
      <w:r>
        <w:t>Number of electrons [%, per atom]</w:t>
      </w:r>
    </w:p>
    <w:p w14:paraId="33B6D3CE" w14:textId="77777777" w:rsidR="000C59A9" w:rsidRDefault="000C59A9" w:rsidP="00E34890">
      <w:pPr>
        <w:pStyle w:val="ListParagraph"/>
        <w:numPr>
          <w:ilvl w:val="0"/>
          <w:numId w:val="12"/>
        </w:numPr>
        <w:jc w:val="both"/>
      </w:pPr>
      <w:r>
        <w:t>Chemical potential [eV]</w:t>
      </w:r>
    </w:p>
    <w:p w14:paraId="07E85ABC" w14:textId="77777777" w:rsidR="000C59A9" w:rsidRDefault="000C59A9" w:rsidP="00E34890">
      <w:pPr>
        <w:pStyle w:val="ListParagraph"/>
        <w:numPr>
          <w:ilvl w:val="0"/>
          <w:numId w:val="12"/>
        </w:numPr>
        <w:jc w:val="both"/>
      </w:pPr>
      <w:r>
        <w:t>Band gap [eV]</w:t>
      </w:r>
    </w:p>
    <w:p w14:paraId="77ED8A0D"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E34890">
      <w:pPr>
        <w:pStyle w:val="ListParagraph"/>
        <w:numPr>
          <w:ilvl w:val="0"/>
          <w:numId w:val="12"/>
        </w:numPr>
        <w:jc w:val="both"/>
      </w:pPr>
      <w:r>
        <w:t>Bottom of the VB [eV]</w:t>
      </w:r>
    </w:p>
    <w:p w14:paraId="62345F87" w14:textId="77777777" w:rsidR="0020152D" w:rsidRDefault="0020152D" w:rsidP="00E34890">
      <w:pPr>
        <w:pStyle w:val="ListParagraph"/>
        <w:numPr>
          <w:ilvl w:val="0"/>
          <w:numId w:val="12"/>
        </w:numPr>
        <w:jc w:val="both"/>
      </w:pPr>
      <w:r>
        <w:t>Top of the VB [eV]</w:t>
      </w:r>
    </w:p>
    <w:p w14:paraId="0E419E1B" w14:textId="77777777" w:rsidR="0020152D" w:rsidRDefault="0020152D" w:rsidP="00E34890">
      <w:pPr>
        <w:pStyle w:val="ListParagraph"/>
        <w:numPr>
          <w:ilvl w:val="0"/>
          <w:numId w:val="12"/>
        </w:numPr>
        <w:jc w:val="both"/>
      </w:pPr>
      <w:r>
        <w:t>Bottom of the CB [eV]</w:t>
      </w:r>
    </w:p>
    <w:p w14:paraId="065B200B" w14:textId="77777777" w:rsidR="0020152D" w:rsidRDefault="0020152D" w:rsidP="00E34890">
      <w:pPr>
        <w:pStyle w:val="ListParagraph"/>
        <w:numPr>
          <w:ilvl w:val="0"/>
          <w:numId w:val="12"/>
        </w:numPr>
        <w:jc w:val="both"/>
      </w:pPr>
      <w:r>
        <w:t>Top of the CB [eV]</w:t>
      </w:r>
    </w:p>
    <w:p w14:paraId="70E8FC3E" w14:textId="77777777" w:rsidR="00F36F05" w:rsidRDefault="00F36F05" w:rsidP="00E34890">
      <w:pPr>
        <w:pStyle w:val="ListParagraph"/>
        <w:numPr>
          <w:ilvl w:val="0"/>
          <w:numId w:val="12"/>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E34890">
      <w:pPr>
        <w:pStyle w:val="ListParagraph"/>
        <w:numPr>
          <w:ilvl w:val="0"/>
          <w:numId w:val="15"/>
        </w:numPr>
        <w:jc w:val="both"/>
      </w:pPr>
      <w:r>
        <w:t>Time [fs]</w:t>
      </w:r>
    </w:p>
    <w:p w14:paraId="52661A56" w14:textId="77777777" w:rsidR="000C59A9" w:rsidRDefault="000C59A9" w:rsidP="00E34890">
      <w:pPr>
        <w:pStyle w:val="ListParagraph"/>
        <w:numPr>
          <w:ilvl w:val="0"/>
          <w:numId w:val="15"/>
        </w:numPr>
        <w:jc w:val="both"/>
      </w:pPr>
      <w:r>
        <w:t>Energy of electrons [eV/atom]</w:t>
      </w:r>
    </w:p>
    <w:p w14:paraId="320D342D" w14:textId="77777777" w:rsidR="000C59A9" w:rsidRDefault="000C59A9" w:rsidP="00E34890">
      <w:pPr>
        <w:pStyle w:val="ListParagraph"/>
        <w:numPr>
          <w:ilvl w:val="0"/>
          <w:numId w:val="15"/>
        </w:numPr>
        <w:jc w:val="both"/>
      </w:pPr>
      <w:r>
        <w:t>Energy of all core holes [eV/atom]</w:t>
      </w:r>
    </w:p>
    <w:p w14:paraId="3F978182" w14:textId="77777777" w:rsidR="000C59A9" w:rsidRDefault="000C59A9" w:rsidP="00E34890">
      <w:pPr>
        <w:pStyle w:val="ListParagraph"/>
        <w:numPr>
          <w:ilvl w:val="0"/>
          <w:numId w:val="15"/>
        </w:numPr>
        <w:jc w:val="both"/>
      </w:pPr>
      <w:r>
        <w:t>Potential energy of atoms [eV/atom]</w:t>
      </w:r>
    </w:p>
    <w:p w14:paraId="325025EE" w14:textId="77777777" w:rsidR="000C59A9" w:rsidRDefault="000C59A9" w:rsidP="00E34890">
      <w:pPr>
        <w:pStyle w:val="ListParagraph"/>
        <w:numPr>
          <w:ilvl w:val="0"/>
          <w:numId w:val="15"/>
        </w:numPr>
        <w:jc w:val="both"/>
      </w:pPr>
      <w:r>
        <w:t>Kinetic energy of atoms [eV/atom]</w:t>
      </w:r>
    </w:p>
    <w:p w14:paraId="47CBDCCC" w14:textId="77777777" w:rsidR="000C59A9" w:rsidRDefault="000C59A9" w:rsidP="00E34890">
      <w:pPr>
        <w:pStyle w:val="ListParagraph"/>
        <w:numPr>
          <w:ilvl w:val="0"/>
          <w:numId w:val="15"/>
        </w:numPr>
        <w:jc w:val="both"/>
      </w:pPr>
      <w:r>
        <w:t>Total energy of atoms [eV/atom]</w:t>
      </w:r>
    </w:p>
    <w:p w14:paraId="72E266EE" w14:textId="77777777" w:rsidR="000C59A9" w:rsidRDefault="000C59A9" w:rsidP="00E34890">
      <w:pPr>
        <w:pStyle w:val="ListParagraph"/>
        <w:numPr>
          <w:ilvl w:val="0"/>
          <w:numId w:val="15"/>
        </w:numPr>
        <w:jc w:val="both"/>
      </w:pPr>
      <w:r>
        <w:t>Total energy of atoms and electrons [eV/atom]</w:t>
      </w:r>
    </w:p>
    <w:p w14:paraId="7293BD15" w14:textId="77777777" w:rsidR="00DD3504" w:rsidRDefault="00DD3504" w:rsidP="00E34890">
      <w:pPr>
        <w:pStyle w:val="ListParagraph"/>
        <w:numPr>
          <w:ilvl w:val="0"/>
          <w:numId w:val="15"/>
        </w:numPr>
        <w:jc w:val="both"/>
      </w:pPr>
      <w:r>
        <w:lastRenderedPageBreak/>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E34890">
      <w:pPr>
        <w:pStyle w:val="ListParagraph"/>
        <w:numPr>
          <w:ilvl w:val="0"/>
          <w:numId w:val="15"/>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8C0A7F">
      <w:pPr>
        <w:pStyle w:val="ListParagraph"/>
        <w:numPr>
          <w:ilvl w:val="0"/>
          <w:numId w:val="27"/>
        </w:numPr>
        <w:jc w:val="both"/>
      </w:pPr>
      <w:r>
        <w:t>Time [fs]</w:t>
      </w:r>
      <w:r>
        <w:tab/>
      </w:r>
    </w:p>
    <w:p w14:paraId="3FD1D724" w14:textId="77777777" w:rsidR="008C0A7F" w:rsidRDefault="008C0A7F" w:rsidP="008C0A7F">
      <w:pPr>
        <w:pStyle w:val="ListParagraph"/>
        <w:numPr>
          <w:ilvl w:val="0"/>
          <w:numId w:val="27"/>
        </w:numPr>
        <w:jc w:val="both"/>
      </w:pPr>
      <w:r>
        <w:t>Pressure [</w:t>
      </w:r>
      <w:proofErr w:type="spellStart"/>
      <w:r>
        <w:t>GPa</w:t>
      </w:r>
      <w:proofErr w:type="spellEnd"/>
      <w:r>
        <w:t>]</w:t>
      </w:r>
      <w:r>
        <w:tab/>
      </w:r>
    </w:p>
    <w:p w14:paraId="70376707"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E34890">
      <w:pPr>
        <w:pStyle w:val="ListParagraph"/>
        <w:numPr>
          <w:ilvl w:val="0"/>
          <w:numId w:val="16"/>
        </w:numPr>
        <w:jc w:val="both"/>
      </w:pPr>
      <w:r>
        <w:t>Time [fs]</w:t>
      </w:r>
    </w:p>
    <w:p w14:paraId="33CBE805" w14:textId="77777777" w:rsidR="00DD3504" w:rsidRDefault="00DD3504" w:rsidP="00E34890">
      <w:pPr>
        <w:pStyle w:val="ListParagraph"/>
        <w:numPr>
          <w:ilvl w:val="0"/>
          <w:numId w:val="16"/>
        </w:numPr>
        <w:jc w:val="both"/>
      </w:pPr>
      <w:r>
        <w:t>Electron temperature [K]</w:t>
      </w:r>
    </w:p>
    <w:p w14:paraId="3090D46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333CD9">
      <w:pPr>
        <w:pStyle w:val="ListParagraph"/>
        <w:numPr>
          <w:ilvl w:val="0"/>
          <w:numId w:val="16"/>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F540A9">
      <w:pPr>
        <w:pStyle w:val="Heading2"/>
        <w:numPr>
          <w:ilvl w:val="0"/>
          <w:numId w:val="23"/>
        </w:numPr>
        <w:jc w:val="both"/>
      </w:pPr>
      <w:bookmarkStart w:id="53" w:name="_Toc75239004"/>
      <w:r>
        <w:t>…_CONVOLVED.dat output data files</w:t>
      </w:r>
      <w:bookmarkEnd w:id="5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CA0B03">
      <w:pPr>
        <w:pStyle w:val="Heading1"/>
        <w:numPr>
          <w:ilvl w:val="0"/>
          <w:numId w:val="44"/>
        </w:numPr>
      </w:pPr>
      <w:bookmarkStart w:id="54" w:name="_Toc75239005"/>
      <w:r>
        <w:t>Post-processing</w:t>
      </w:r>
      <w:bookmarkEnd w:id="54"/>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9A3612">
      <w:pPr>
        <w:pStyle w:val="Heading2"/>
        <w:numPr>
          <w:ilvl w:val="0"/>
          <w:numId w:val="33"/>
        </w:numPr>
        <w:rPr>
          <w:rFonts w:eastAsiaTheme="minorHAnsi"/>
        </w:rPr>
      </w:pPr>
      <w:bookmarkStart w:id="55" w:name="_Toc75239006"/>
      <w:r>
        <w:rPr>
          <w:rFonts w:eastAsiaTheme="minorHAnsi"/>
        </w:rPr>
        <w:t>Extracting pair correlation function</w:t>
      </w:r>
      <w:bookmarkEnd w:id="55"/>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lastRenderedPageBreak/>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21"/>
      </w:r>
      <w:r>
        <w:t>, OVITO</w:t>
      </w:r>
      <w:r w:rsidR="00DE67EB">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9A3612">
      <w:pPr>
        <w:pStyle w:val="Heading2"/>
        <w:numPr>
          <w:ilvl w:val="0"/>
          <w:numId w:val="33"/>
        </w:numPr>
        <w:rPr>
          <w:color w:val="4F81BD" w:themeColor="accent1"/>
        </w:rPr>
      </w:pPr>
      <w:bookmarkStart w:id="56" w:name="_Toc75239007"/>
      <w:r w:rsidRPr="00AC57D9">
        <w:rPr>
          <w:color w:val="4F81BD" w:themeColor="accent1"/>
        </w:rPr>
        <w:t>Calculation of velocity autocorrelation and phonon spectra</w:t>
      </w:r>
      <w:bookmarkEnd w:id="56"/>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4DADE6DE"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AC57D9">
      <w:pPr>
        <w:pStyle w:val="Heading2"/>
        <w:numPr>
          <w:ilvl w:val="0"/>
          <w:numId w:val="33"/>
        </w:numPr>
        <w:rPr>
          <w:color w:val="4F81BD" w:themeColor="accent1"/>
        </w:rPr>
      </w:pPr>
      <w:bookmarkStart w:id="57" w:name="_Ref71362056"/>
      <w:bookmarkStart w:id="58" w:name="_Toc75239008"/>
      <w:r w:rsidRPr="00AC57D9">
        <w:rPr>
          <w:color w:val="4F81BD" w:themeColor="accent1"/>
        </w:rPr>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and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57"/>
      <w:bookmarkEnd w:id="58"/>
    </w:p>
    <w:p w14:paraId="0509B955" w14:textId="452D72B3"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 xml:space="preserve">) and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 the following procedure can be used</w:t>
      </w:r>
      <w:r w:rsidR="00474543">
        <w:t xml:space="preserve"> </w:t>
      </w:r>
      <w:r w:rsidR="00474543">
        <w:fldChar w:fldCharType="begin" w:fldLock="1"/>
      </w:r>
      <w:r w:rsidR="00F424C7">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5]","plainTextFormattedCitation":"[35]","previouslyFormattedCitation":"[35]"},"properties":{"noteIndex":0},"schema":"https://github.com/citation-style-language/schema/raw/master/csl-citation.json"}</w:instrText>
      </w:r>
      <w:r w:rsidR="00474543">
        <w:fldChar w:fldCharType="separate"/>
      </w:r>
      <w:r w:rsidR="005B1C9E" w:rsidRPr="005B1C9E">
        <w:rPr>
          <w:noProof/>
        </w:rPr>
        <w:t>[35]</w:t>
      </w:r>
      <w:r w:rsidR="00474543">
        <w:fldChar w:fldCharType="end"/>
      </w:r>
      <w:r w:rsidR="007352CA">
        <w:t>:</w:t>
      </w:r>
    </w:p>
    <w:p w14:paraId="6117B7B6" w14:textId="77777777" w:rsidR="00AC57D9" w:rsidRDefault="00666783" w:rsidP="00666783">
      <w:pPr>
        <w:pStyle w:val="ListParagraph"/>
        <w:numPr>
          <w:ilvl w:val="0"/>
          <w:numId w:val="3"/>
        </w:numPr>
        <w:spacing w:after="0" w:line="312" w:lineRule="auto"/>
        <w:ind w:left="0" w:firstLine="360"/>
        <w:jc w:val="both"/>
      </w:pPr>
      <w:r>
        <w:t xml:space="preserve">Set a simulation run with two pulses: first one with the fluence of ~3-4 eV/atom, duration of ~30 fs, and low photon energy of ~10 eV, the position of the maximum at 0 fs. The second one with the fluence of ~1.0e-6, duration of 10 fs, and photon energy of 10 eV, and the position of the maximum at ~ </w:t>
      </w:r>
      <w:r>
        <w:lastRenderedPageBreak/>
        <w:t xml:space="preserve">-400 fs. The second pulse serves as an additional time for the system to thermalize prior to the actual pulse arrival. </w:t>
      </w:r>
    </w:p>
    <w:p w14:paraId="65EFA60B" w14:textId="152575F3" w:rsidR="00666783" w:rsidRDefault="00666783" w:rsidP="00666783">
      <w:pPr>
        <w:pStyle w:val="ListParagraph"/>
        <w:numPr>
          <w:ilvl w:val="0"/>
          <w:numId w:val="3"/>
        </w:numPr>
        <w:spacing w:after="0" w:line="312" w:lineRule="auto"/>
        <w:ind w:left="0" w:firstLine="360"/>
        <w:jc w:val="both"/>
      </w:pPr>
      <w:r>
        <w:t xml:space="preserve">Create a few additional input files with incrementally increasing numbers to run a few </w:t>
      </w:r>
      <w:proofErr w:type="gramStart"/>
      <w:r>
        <w:t>simulation</w:t>
      </w:r>
      <w:proofErr w:type="gramEnd"/>
      <w:r>
        <w:t xml:space="preserve"> in a sequence (see above how to do that</w:t>
      </w:r>
      <w:r w:rsidR="00671306">
        <w:t xml:space="preserve">, Page </w:t>
      </w:r>
      <w:r w:rsidR="00671306">
        <w:fldChar w:fldCharType="begin"/>
      </w:r>
      <w:r w:rsidR="00671306">
        <w:instrText xml:space="preserve"> PAGEREF _Ref43995759 \h </w:instrText>
      </w:r>
      <w:r w:rsidR="00671306">
        <w:fldChar w:fldCharType="separate"/>
      </w:r>
      <w:r w:rsidR="00746EAC">
        <w:rPr>
          <w:noProof/>
        </w:rPr>
        <w:t>17</w:t>
      </w:r>
      <w:r w:rsidR="00671306">
        <w:fldChar w:fldCharType="end"/>
      </w:r>
      <w:r>
        <w:t xml:space="preserve">). In each of these files, vary slightly the parameters of the first pulse, </w:t>
      </w:r>
      <w:proofErr w:type="gramStart"/>
      <w:r>
        <w:t>e.g.</w:t>
      </w:r>
      <w:proofErr w:type="gramEnd"/>
      <w:r>
        <w:t xml:space="preserve"> chose different fluences between 3 and 4 eV/atom, chose different pulse durations between 10-60 fs</w:t>
      </w:r>
      <w:r w:rsidR="00521877">
        <w:t>, initial electronic temper</w:t>
      </w:r>
      <w:r w:rsidR="00CC7A9F">
        <w:t>ature between 100 and 300 K</w:t>
      </w:r>
      <w:r>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F424C7">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5]","plainTextFormattedCitation":"[35]","previouslyFormattedCitation":"[35]"},"properties":{"noteIndex":0},"schema":"https://github.com/citation-style-language/schema/raw/master/csl-citation.json"}</w:instrText>
      </w:r>
      <w:r w:rsidR="00474543">
        <w:fldChar w:fldCharType="separate"/>
      </w:r>
      <w:r w:rsidR="005B1C9E" w:rsidRPr="005B1C9E">
        <w:rPr>
          <w:noProof/>
        </w:rPr>
        <w:t>[35]</w:t>
      </w:r>
      <w:r w:rsidR="00474543">
        <w:fldChar w:fldCharType="end"/>
      </w:r>
      <w:r w:rsidRPr="00666783">
        <w:t>.</w:t>
      </w:r>
      <w:r>
        <w:t xml:space="preserve"> Recommended number of </w:t>
      </w:r>
      <w:r w:rsidR="00DB249A">
        <w:t>thusly-created</w:t>
      </w:r>
      <w:r>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3C28B7">
      <w:pPr>
        <w:pStyle w:val="ListParagraph"/>
        <w:numPr>
          <w:ilvl w:val="0"/>
          <w:numId w:val="35"/>
        </w:numPr>
      </w:pPr>
      <w:r>
        <w:t>Electron temperature [K]</w:t>
      </w:r>
    </w:p>
    <w:p w14:paraId="545BCA96" w14:textId="77777777" w:rsidR="003C28B7" w:rsidRDefault="00FE179C" w:rsidP="003C28B7">
      <w:pPr>
        <w:pStyle w:val="ListParagraph"/>
        <w:numPr>
          <w:ilvl w:val="0"/>
          <w:numId w:val="35"/>
        </w:numPr>
      </w:pPr>
      <w:r>
        <w:t>Total c</w:t>
      </w:r>
      <w:r w:rsidR="00EA5BD4">
        <w:t>oupling parameter [W/(m</w:t>
      </w:r>
      <w:r w:rsidR="003C28B7" w:rsidRPr="00EA5BD4">
        <w:rPr>
          <w:vertAlign w:val="superscript"/>
        </w:rPr>
        <w:t>3</w:t>
      </w:r>
      <w:r w:rsidR="003C28B7">
        <w:t>K)]</w:t>
      </w:r>
    </w:p>
    <w:p w14:paraId="6077ACAA" w14:textId="77777777" w:rsidR="003C28B7" w:rsidRDefault="003C28B7" w:rsidP="003C28B7">
      <w:pPr>
        <w:pStyle w:val="ListParagraph"/>
        <w:numPr>
          <w:ilvl w:val="0"/>
          <w:numId w:val="35"/>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77777777" w:rsidR="003C28B7" w:rsidRDefault="003C28B7" w:rsidP="003C28B7">
      <w:r>
        <w:t>Which contains 3 columns:</w:t>
      </w:r>
    </w:p>
    <w:p w14:paraId="5990C91A" w14:textId="77777777" w:rsidR="003C28B7" w:rsidRDefault="003C28B7" w:rsidP="003C28B7">
      <w:pPr>
        <w:pStyle w:val="ListParagraph"/>
        <w:numPr>
          <w:ilvl w:val="0"/>
          <w:numId w:val="36"/>
        </w:numPr>
      </w:pPr>
      <w:r>
        <w:t>Electron temperature [K]</w:t>
      </w:r>
    </w:p>
    <w:p w14:paraId="227FD67E" w14:textId="77777777" w:rsidR="003C28B7" w:rsidRDefault="003C28B7" w:rsidP="003C28B7">
      <w:pPr>
        <w:pStyle w:val="ListParagraph"/>
        <w:numPr>
          <w:ilvl w:val="0"/>
          <w:numId w:val="36"/>
        </w:numPr>
      </w:pPr>
      <w:r>
        <w:t>Chemical potential [eV]</w:t>
      </w:r>
    </w:p>
    <w:p w14:paraId="1D5476C5" w14:textId="77777777" w:rsidR="003C28B7" w:rsidRDefault="003C28B7" w:rsidP="003C28B7">
      <w:pPr>
        <w:pStyle w:val="ListParagraph"/>
        <w:numPr>
          <w:ilvl w:val="0"/>
          <w:numId w:val="36"/>
        </w:numPr>
      </w:pPr>
      <w:r>
        <w:t>Electron heat capacity [</w:t>
      </w:r>
      <w:r w:rsidRPr="003C28B7">
        <w:t>J/(m</w:t>
      </w:r>
      <w:r w:rsidRPr="00DB24C4">
        <w:rPr>
          <w:vertAlign w:val="superscript"/>
        </w:rPr>
        <w:t>3</w:t>
      </w:r>
      <w:r w:rsidRPr="003C28B7">
        <w:t>K)</w:t>
      </w:r>
      <w:r>
        <w:t>]</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lastRenderedPageBreak/>
        <w:t>Which</w:t>
      </w:r>
      <w:r>
        <w:t xml:space="preserve"> contains 4 columns:</w:t>
      </w:r>
    </w:p>
    <w:p w14:paraId="74C57B64" w14:textId="3D0270DE" w:rsidR="00D035A4" w:rsidRDefault="00D035A4" w:rsidP="00D035A4">
      <w:pPr>
        <w:pStyle w:val="ListParagraph"/>
        <w:numPr>
          <w:ilvl w:val="0"/>
          <w:numId w:val="47"/>
        </w:numPr>
      </w:pPr>
      <w:r>
        <w:t xml:space="preserve">Electronic temperature </w:t>
      </w:r>
      <w:proofErr w:type="spellStart"/>
      <w:r>
        <w:t>Te</w:t>
      </w:r>
      <w:proofErr w:type="spellEnd"/>
      <w:r>
        <w:t xml:space="preserve"> in [K]</w:t>
      </w:r>
    </w:p>
    <w:p w14:paraId="1619ACA8" w14:textId="29A536EC" w:rsidR="00D035A4" w:rsidRDefault="00D035A4" w:rsidP="00D035A4">
      <w:pPr>
        <w:pStyle w:val="ListParagraph"/>
        <w:numPr>
          <w:ilvl w:val="0"/>
          <w:numId w:val="47"/>
        </w:numPr>
      </w:pPr>
      <w:r>
        <w:t>Electron energy in [eV/atom]</w:t>
      </w:r>
    </w:p>
    <w:p w14:paraId="38EABD0A" w14:textId="3072EB85" w:rsidR="00D035A4" w:rsidRDefault="00D035A4" w:rsidP="00D035A4">
      <w:pPr>
        <w:pStyle w:val="ListParagraph"/>
        <w:numPr>
          <w:ilvl w:val="0"/>
          <w:numId w:val="47"/>
        </w:numPr>
      </w:pPr>
      <w:r>
        <w:t>Pressure in [</w:t>
      </w:r>
      <w:proofErr w:type="spellStart"/>
      <w:r>
        <w:t>GPa</w:t>
      </w:r>
      <w:proofErr w:type="spellEnd"/>
      <w:r>
        <w:t>]</w:t>
      </w:r>
    </w:p>
    <w:p w14:paraId="5CD3A746" w14:textId="29321936" w:rsidR="00D035A4" w:rsidRDefault="00D035A4" w:rsidP="00D035A4">
      <w:pPr>
        <w:pStyle w:val="ListParagraph"/>
        <w:numPr>
          <w:ilvl w:val="0"/>
          <w:numId w:val="47"/>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110FC05C"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F424C7">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39]","plainTextFormattedCitation":"[39]"},"properties":{"noteIndex":0},"schema":"https://github.com/citation-style-language/schema/raw/master/csl-citation.json"}</w:instrText>
      </w:r>
      <w:r w:rsidR="00F424C7">
        <w:fldChar w:fldCharType="separate"/>
      </w:r>
      <w:r w:rsidR="00F424C7" w:rsidRPr="00F424C7">
        <w:rPr>
          <w:noProof/>
        </w:rPr>
        <w:t>[39]</w:t>
      </w:r>
      <w:r w:rsidR="00F424C7">
        <w:fldChar w:fldCharType="end"/>
      </w:r>
      <w:r>
        <w:t>, which can be calculated from the columns 2 and 3 in this file. In this case, it is important to subtract the room temperature value from the pressure (since it is rarely exactly zero in the simulation).</w:t>
      </w:r>
    </w:p>
    <w:p w14:paraId="02E95BF7" w14:textId="77777777" w:rsidR="004A2593" w:rsidRPr="009D1CD1" w:rsidRDefault="004A2593" w:rsidP="004A2593"/>
    <w:p w14:paraId="4D79CADA" w14:textId="77777777" w:rsidR="003C28B7" w:rsidRPr="003C28B7" w:rsidRDefault="003C28B7" w:rsidP="003C28B7">
      <w:pPr>
        <w:pStyle w:val="Heading2"/>
        <w:numPr>
          <w:ilvl w:val="0"/>
          <w:numId w:val="33"/>
        </w:numPr>
        <w:rPr>
          <w:color w:val="4F81BD" w:themeColor="accent1"/>
        </w:rPr>
      </w:pPr>
      <w:bookmarkStart w:id="59" w:name="_Toc75239009"/>
      <w:r w:rsidRPr="003C28B7">
        <w:rPr>
          <w:color w:val="4F81BD" w:themeColor="accent1"/>
        </w:rPr>
        <w:t>Extracting optical parameters for given wavelength from the spectrum</w:t>
      </w:r>
      <w:bookmarkEnd w:id="59"/>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67BB4D8" w:rsidR="00706F5B" w:rsidRDefault="008F65B0" w:rsidP="008F65B0">
      <w:pPr>
        <w:pStyle w:val="Caption"/>
      </w:pPr>
      <w:r>
        <w:t xml:space="preserve">Figure </w:t>
      </w:r>
      <w:fldSimple w:instr=" STYLEREF 1 \s ">
        <w:r w:rsidR="00746EAC">
          <w:rPr>
            <w:noProof/>
          </w:rPr>
          <w:t>X</w:t>
        </w:r>
      </w:fldSimple>
      <w:r>
        <w:t>.</w:t>
      </w:r>
      <w:fldSimple w:instr=" SEQ Figure \* ARABIC \s 1 ">
        <w:r w:rsidR="00746EAC">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706F5B">
      <w:pPr>
        <w:pStyle w:val="ListParagraph"/>
        <w:numPr>
          <w:ilvl w:val="0"/>
          <w:numId w:val="40"/>
        </w:numPr>
        <w:spacing w:after="0" w:line="312" w:lineRule="auto"/>
        <w:jc w:val="both"/>
      </w:pPr>
      <w:r>
        <w:t>Thickness of the target in [nm]</w:t>
      </w:r>
    </w:p>
    <w:p w14:paraId="030907E5"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0C807FC9"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33F57EB"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F424C7">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0]","plainTextFormattedCitation":"[40]","previouslyFormattedCitation":"[39]"},"properties":{"noteIndex":0},"schema":"https://github.com/citation-style-language/schema/raw/master/csl-citation.json"}</w:instrText>
      </w:r>
      <w:r w:rsidR="0093675F">
        <w:fldChar w:fldCharType="separate"/>
      </w:r>
      <w:r w:rsidR="00F424C7" w:rsidRPr="00F424C7">
        <w:rPr>
          <w:noProof/>
        </w:rPr>
        <w:t>[40]</w:t>
      </w:r>
      <w:r w:rsidR="0093675F">
        <w:fldChar w:fldCharType="end"/>
      </w:r>
      <w:r>
        <w:t xml:space="preserve">. The columns are marked in the first line of the file, as follows: </w:t>
      </w:r>
    </w:p>
    <w:p w14:paraId="74956C7B" w14:textId="77777777" w:rsidR="00E846CB" w:rsidRDefault="00E846CB" w:rsidP="00E846CB">
      <w:pPr>
        <w:pStyle w:val="ListParagraph"/>
        <w:numPr>
          <w:ilvl w:val="0"/>
          <w:numId w:val="43"/>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E846CB">
      <w:pPr>
        <w:pStyle w:val="ListParagraph"/>
        <w:numPr>
          <w:ilvl w:val="0"/>
          <w:numId w:val="43"/>
        </w:numPr>
        <w:spacing w:after="0" w:line="312" w:lineRule="auto"/>
        <w:jc w:val="both"/>
      </w:pPr>
      <w:r>
        <w:lastRenderedPageBreak/>
        <w:t>R_s – the first ray reflection for s-polarization</w:t>
      </w:r>
    </w:p>
    <w:p w14:paraId="0DFB9837" w14:textId="77777777" w:rsidR="00E846CB" w:rsidRDefault="00E846CB" w:rsidP="00E846CB">
      <w:pPr>
        <w:pStyle w:val="ListParagraph"/>
        <w:numPr>
          <w:ilvl w:val="0"/>
          <w:numId w:val="43"/>
        </w:numPr>
        <w:spacing w:after="0" w:line="312" w:lineRule="auto"/>
        <w:jc w:val="both"/>
      </w:pPr>
      <w:r>
        <w:t>T_s – the first ray transmission for s-polarization</w:t>
      </w:r>
    </w:p>
    <w:p w14:paraId="080B2FFB" w14:textId="77777777" w:rsidR="00E846CB" w:rsidRDefault="00E846CB" w:rsidP="00E846CB">
      <w:pPr>
        <w:pStyle w:val="ListParagraph"/>
        <w:numPr>
          <w:ilvl w:val="0"/>
          <w:numId w:val="43"/>
        </w:numPr>
        <w:spacing w:after="0" w:line="312" w:lineRule="auto"/>
        <w:jc w:val="both"/>
      </w:pPr>
      <w:r>
        <w:t>A_s – the first ray absorption for s-polarization</w:t>
      </w:r>
    </w:p>
    <w:p w14:paraId="303C53ED" w14:textId="77777777" w:rsidR="00E846CB" w:rsidRDefault="00E846CB" w:rsidP="00E846CB">
      <w:pPr>
        <w:pStyle w:val="ListParagraph"/>
        <w:numPr>
          <w:ilvl w:val="0"/>
          <w:numId w:val="43"/>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E846CB">
      <w:pPr>
        <w:pStyle w:val="ListParagraph"/>
        <w:numPr>
          <w:ilvl w:val="0"/>
          <w:numId w:val="43"/>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E846CB">
      <w:pPr>
        <w:pStyle w:val="ListParagraph"/>
        <w:numPr>
          <w:ilvl w:val="0"/>
          <w:numId w:val="43"/>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E846CB">
      <w:pPr>
        <w:pStyle w:val="ListParagraph"/>
        <w:numPr>
          <w:ilvl w:val="0"/>
          <w:numId w:val="43"/>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E846CB">
      <w:pPr>
        <w:pStyle w:val="ListParagraph"/>
        <w:numPr>
          <w:ilvl w:val="0"/>
          <w:numId w:val="43"/>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E846CB">
      <w:pPr>
        <w:pStyle w:val="ListParagraph"/>
        <w:numPr>
          <w:ilvl w:val="0"/>
          <w:numId w:val="43"/>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E846CB">
      <w:pPr>
        <w:pStyle w:val="ListParagraph"/>
        <w:numPr>
          <w:ilvl w:val="0"/>
          <w:numId w:val="43"/>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E846CB">
      <w:pPr>
        <w:pStyle w:val="ListParagraph"/>
        <w:numPr>
          <w:ilvl w:val="0"/>
          <w:numId w:val="43"/>
        </w:numPr>
        <w:spacing w:after="0" w:line="312" w:lineRule="auto"/>
        <w:jc w:val="both"/>
      </w:pPr>
      <w:proofErr w:type="spellStart"/>
      <w:r>
        <w:t>T_p_all</w:t>
      </w:r>
      <w:proofErr w:type="spellEnd"/>
      <w:r>
        <w:t xml:space="preserve"> – coherently summed all rays transmission for p-polarization</w:t>
      </w:r>
    </w:p>
    <w:p w14:paraId="42770AAF" w14:textId="77777777" w:rsidR="009A3612" w:rsidRDefault="00E846CB" w:rsidP="000942F8">
      <w:pPr>
        <w:pStyle w:val="ListParagraph"/>
        <w:numPr>
          <w:ilvl w:val="0"/>
          <w:numId w:val="43"/>
        </w:numPr>
        <w:spacing w:after="0" w:line="312" w:lineRule="auto"/>
        <w:jc w:val="both"/>
      </w:pPr>
      <w:proofErr w:type="spellStart"/>
      <w:r w:rsidRPr="00E846CB">
        <w:t>A_p_all</w:t>
      </w:r>
      <w:proofErr w:type="spellEnd"/>
      <w:r>
        <w:t xml:space="preserve"> – coherently summed all rays absorption for p-polarization</w:t>
      </w:r>
    </w:p>
    <w:p w14:paraId="6BE1C093" w14:textId="77777777" w:rsidR="00977088" w:rsidRDefault="00977088" w:rsidP="00CA0B03">
      <w:pPr>
        <w:pStyle w:val="Heading1"/>
        <w:numPr>
          <w:ilvl w:val="0"/>
          <w:numId w:val="44"/>
        </w:numPr>
        <w:jc w:val="both"/>
      </w:pPr>
      <w:bookmarkStart w:id="60" w:name="_Toc75239010"/>
      <w:r>
        <w:t>References</w:t>
      </w:r>
      <w:bookmarkEnd w:id="60"/>
    </w:p>
    <w:p w14:paraId="2D91B879" w14:textId="60F2A431" w:rsidR="00F424C7" w:rsidRPr="00F424C7" w:rsidRDefault="003102EF" w:rsidP="00F424C7">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F424C7" w:rsidRPr="00F424C7">
        <w:rPr>
          <w:noProof/>
        </w:rPr>
        <w:t>[1]</w:t>
      </w:r>
      <w:r w:rsidR="00F424C7" w:rsidRPr="00F424C7">
        <w:rPr>
          <w:noProof/>
        </w:rPr>
        <w:tab/>
        <w:t>N. Medvedev, V. Tkachenko, V. Lipp, Z. Li, B. Ziaja, Various damage mechanisms in carbon and silicon materials under femtosecond x-ray irradiation, 4open. 1 (2018) 3. https://doi.org/10.1051/fopen/2018003.</w:t>
      </w:r>
    </w:p>
    <w:p w14:paraId="4A5EC8B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w:t>
      </w:r>
      <w:r w:rsidRPr="00F424C7">
        <w:rPr>
          <w:noProof/>
        </w:rPr>
        <w:tab/>
        <w:t>J. Jenke, A.N. Ladines, T. Hammerschmidt, D.G. Pettifor, R. Drautz, Tight-binding bond parameters for dimers across the periodic table from density-functional theory, Phys. Rev. Mater. 5 (2021) 23801. https://doi.org/10.1103/PhysRevMaterials.5.023801.</w:t>
      </w:r>
    </w:p>
    <w:p w14:paraId="31469DEC"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w:t>
      </w:r>
      <w:r w:rsidRPr="00F424C7">
        <w:rPr>
          <w:noProof/>
        </w:rPr>
        <w:tab/>
        <w:t>D. Porezag, T. Frauenheim, T. Köhler, G. Seifert, R. Kaschner, Construction of tight-binding-like potentials on the basis of density-functional theory: Application to carbon, Phys. Rev. B. 51 (1995) 12947–12957. https://doi.org/10.1103/PhysRevB.51.12947.</w:t>
      </w:r>
    </w:p>
    <w:p w14:paraId="7D253C39"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4]</w:t>
      </w:r>
      <w:r w:rsidRPr="00F424C7">
        <w:rPr>
          <w:noProof/>
        </w:rPr>
        <w:tab/>
        <w:t>P. Pracht, E. Caldeweyher, S. Ehlert, S. Grimme, A Robust Non-Self-Consistent Tight-Binding Quantum Chemistry Method for large Molecules, (2019). https://doi.org/10.26434/CHEMRXIV.8326202.V1.</w:t>
      </w:r>
    </w:p>
    <w:p w14:paraId="1884609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5]</w:t>
      </w:r>
      <w:r w:rsidRPr="00F424C7">
        <w:rPr>
          <w:noProof/>
        </w:rPr>
        <w:tab/>
        <w:t>R.H. Ritchie, A. Howie, Electron excitation and the optical potential in electron microscopy, Philos. Mag. 36 (1977) 463–481. https://doi.org/10.1080/14786437708244948.</w:t>
      </w:r>
    </w:p>
    <w:p w14:paraId="2979C9A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6]</w:t>
      </w:r>
      <w:r w:rsidRPr="00F424C7">
        <w:rPr>
          <w:noProof/>
        </w:rPr>
        <w:tab/>
        <w:t>N. Medvedev, Modeling ultrafast electronic processes in solids excited by femtosecond VUV-XUV laser Pulse, AIP Conf. Proc. 582 (2012) 582–592. https://doi.org/10.1063/1.4739911.</w:t>
      </w:r>
    </w:p>
    <w:p w14:paraId="40392AB6"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7]</w:t>
      </w:r>
      <w:r w:rsidRPr="00F424C7">
        <w:rPr>
          <w:noProof/>
        </w:rPr>
        <w:tab/>
        <w:t>Y.-K. Kim, M. Rudd, Binary-encounter-dipole model for electron-impact ionization, Phys. Rev. A. 50 (1994) 3954–3967. https://doi.org/10.1103/PhysRevA.50.3954.</w:t>
      </w:r>
    </w:p>
    <w:p w14:paraId="6C28604E"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8]</w:t>
      </w:r>
      <w:r w:rsidRPr="00F424C7">
        <w:rPr>
          <w:noProof/>
        </w:rPr>
        <w:tab/>
        <w:t>N. Medvedev, Femtosecond X-ray induced electron kinetics in dielectrics: application for FEL-pulse-duration monitor, Appl. Phys. B. 118 (2015) 417–429. https://doi.org/10.1007/s00340-015-6005-4.</w:t>
      </w:r>
    </w:p>
    <w:p w14:paraId="6403888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9]</w:t>
      </w:r>
      <w:r w:rsidRPr="00F424C7">
        <w:rPr>
          <w:noProof/>
        </w:rPr>
        <w:tab/>
        <w:t>S. Hammes-Schiffer, J.C. Tully, Proton transfer in solution: Molecular dynamics with quantum transitions, J. Chem. Phys. 101 (1994) 4657. https://doi.org/10.1063/1.467455.</w:t>
      </w:r>
    </w:p>
    <w:p w14:paraId="76993DA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0]</w:t>
      </w:r>
      <w:r w:rsidRPr="00F424C7">
        <w:rPr>
          <w:noProof/>
        </w:rPr>
        <w:tab/>
        <w:t>J.C. Tully, Molecular dynamics with electronic transitions, J. Chem. Phys. 93 (1990) 1061. https://doi.org/10.1063/1.459170.</w:t>
      </w:r>
    </w:p>
    <w:p w14:paraId="6FDEA8EC"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1]</w:t>
      </w:r>
      <w:r w:rsidRPr="00F424C7">
        <w:rPr>
          <w:noProof/>
        </w:rPr>
        <w:tab/>
        <w:t>F. Trani, G. Cantele, D. Ninno, G. Iadonisi, Tight-binding calculation of the optical absorption cross section of spherical and ellipsoidal silicon nanocrystals, Phys. Rev. B. 72 (2005) 075423. https://doi.org/10.1103/PhysRevB.72.075423.</w:t>
      </w:r>
    </w:p>
    <w:p w14:paraId="4C0358C0"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2]</w:t>
      </w:r>
      <w:r w:rsidRPr="00F424C7">
        <w:rPr>
          <w:noProof/>
        </w:rPr>
        <w:tab/>
        <w:t xml:space="preserve">M. Harmand, R. Coffee, M. Bionta, M. Chollet, D. French, D.M. Zhu, D.T. Fritz, H. Lemke, N. </w:t>
      </w:r>
      <w:r w:rsidRPr="00F424C7">
        <w:rPr>
          <w:noProof/>
        </w:rPr>
        <w:lastRenderedPageBreak/>
        <w:t>Medvedev, B. Ziaja, S. Toleikis, M. Cammarata, Achieving few-femtosecond time-sorting at hard X-ray free-electron lasers, Nat Phot. 7 (2013) 215–218. https://doi.org/10.1038/nphoton.2013.11.</w:t>
      </w:r>
    </w:p>
    <w:p w14:paraId="377090B2"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3]</w:t>
      </w:r>
      <w:r w:rsidRPr="00F424C7">
        <w:rPr>
          <w:noProof/>
        </w:rPr>
        <w:tab/>
        <w:t>C.-C. Fu, M. Weissmann, Tight-binding molecular-dynamics study of amorphous carbon deposits over silicon surfaces, Phys. Rev. B. 60 (1999) 2762–2770. https://doi.org/10.1103/PhysRevB.60.2762.</w:t>
      </w:r>
    </w:p>
    <w:p w14:paraId="746BD96C"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4]</w:t>
      </w:r>
      <w:r w:rsidRPr="00F424C7">
        <w:rPr>
          <w:noProof/>
        </w:rPr>
        <w:tab/>
        <w:t>J.C. Slater, G.F. Koster, Simplified LCAO Method for the Periodic Potential Problem, Phys. Rev. 94 (1954) 1498–1524. https://doi.org/10.1103/PhysRev.94.1498.</w:t>
      </w:r>
    </w:p>
    <w:p w14:paraId="6880FF7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5]</w:t>
      </w:r>
      <w:r w:rsidRPr="00F424C7">
        <w:rPr>
          <w:noProof/>
        </w:rPr>
        <w:tab/>
        <w:t>C. Molteni, L. Colombo, L. Miglio, Tight-binding molecular dynamics in liquid III-V compounds. I. Potential generation, J. Phys. Condens. Matter. 6 (1994) 5243–5254. https://doi.org/10.1088/0953-8984/6/28/003.</w:t>
      </w:r>
    </w:p>
    <w:p w14:paraId="37D656F8"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6]</w:t>
      </w:r>
      <w:r w:rsidRPr="00F424C7">
        <w:rPr>
          <w:noProof/>
        </w:rPr>
        <w:tab/>
        <w:t>D.A. Papaconstantopoulos, M.J. Mehl, The Slater Koster tight-binding method: a computationally efficient and accurate approach, J. Phys. Condens. Matter. 15 (2003) R413–R440. https://doi.org/10.1088/0953-8984/15/10/201.</w:t>
      </w:r>
    </w:p>
    <w:p w14:paraId="34D34BE6"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7]</w:t>
      </w:r>
      <w:r w:rsidRPr="00F424C7">
        <w:rPr>
          <w:noProof/>
        </w:rPr>
        <w:tab/>
        <w:t>Harald O. Jeschke, Theory for optically created nonequilibrium in covalent solids, Technical University of Berlin, 2000. http://www.physics.rutgers.edu/~jeschke/phd.html.</w:t>
      </w:r>
    </w:p>
    <w:p w14:paraId="29138E4C"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8]</w:t>
      </w:r>
      <w:r w:rsidRPr="00F424C7">
        <w:rPr>
          <w:noProof/>
        </w:rPr>
        <w:tab/>
        <w:t>H.J.C. Berendsen, J.P.M. Postma, W.F. van Gunsteren, A. DiNola, J.R. Haak, Molecular dynamics with coupling to an external bath, J. Chem. Phys. 81 (1984) 3684–3690. https://doi.org/10.1063/1.448118.</w:t>
      </w:r>
    </w:p>
    <w:p w14:paraId="6E46C7FB"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19]</w:t>
      </w:r>
      <w:r w:rsidRPr="00F424C7">
        <w:rPr>
          <w:noProof/>
        </w:rPr>
        <w:tab/>
        <w:t>J.F. Littmark, J.P. Ziegler, U. Biersack, The Stopping and Range of Ions in Solids, (1985) http://www.srim.org. http://www.srim.org.</w:t>
      </w:r>
    </w:p>
    <w:p w14:paraId="2C72E83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0]</w:t>
      </w:r>
      <w:r w:rsidRPr="00F424C7">
        <w:rPr>
          <w:noProof/>
        </w:rPr>
        <w:tab/>
        <w:t>K.F. Garrity, K. Choudhary, Fast and Accurate Prediction of Material Properties with Three-Body Tight-Binding Model for the Periodic Table, (n.d.). https://pages.nist.gov/ (accessed June 3, 2022).</w:t>
      </w:r>
    </w:p>
    <w:p w14:paraId="4F442FF8"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1]</w:t>
      </w:r>
      <w:r w:rsidRPr="00F424C7">
        <w:rPr>
          <w:noProof/>
        </w:rPr>
        <w:tab/>
        <w:t>N. Medvedev, H.O. Jeschke, B. Ziaja, Nonthermal graphitization of diamond induced by a femtosecond x-ray laser pulse, Phys. Rev. B. 88 (2013) 224304. https://doi.org/10.1103/PhysRevB.88.224304.</w:t>
      </w:r>
    </w:p>
    <w:p w14:paraId="05F125B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2]</w:t>
      </w:r>
      <w:r w:rsidRPr="00F424C7">
        <w:rPr>
          <w:noProof/>
        </w:rPr>
        <w:tab/>
        <w:t>H.J. Monkhorst, J.D. Pack, Special points for Brillouin-zone integrations, Phys. Rev. B. 13 (1976) 5188–5192. https://doi.org/10.1103/PhysRevB.13.5188.</w:t>
      </w:r>
    </w:p>
    <w:p w14:paraId="0F3FE706"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3]</w:t>
      </w:r>
      <w:r w:rsidRPr="00F424C7">
        <w:rPr>
          <w:noProof/>
        </w:rPr>
        <w:tab/>
        <w:t>N.A. Medvedev, R.A. Rymzhanov, A.E. Volkov, Time-resolved electron kinetics in swift heavy ion irradiated solids, J. Phys. D. Appl. Phys. 48 (2015) 355303. https://doi.org/10.1088/0022-3727/48/35/355303.</w:t>
      </w:r>
    </w:p>
    <w:p w14:paraId="218E7DF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4]</w:t>
      </w:r>
      <w:r w:rsidRPr="00F424C7">
        <w:rPr>
          <w:noProof/>
        </w:rPr>
        <w:tab/>
        <w:t>L. Verlet, Computer “Experiments” on Classical Fluids. I. Thermodynamical Properties of Lennard-Jones Molecules, Phys. Rev. 159 (1967) 98–103. https://doi.org/10.1103/PhysRev.159.98.</w:t>
      </w:r>
    </w:p>
    <w:p w14:paraId="72841E36"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5]</w:t>
      </w:r>
      <w:r w:rsidRPr="00F424C7">
        <w:rPr>
          <w:noProof/>
        </w:rPr>
        <w:tab/>
        <w:t>H. Yoshida, Construction of higher order symplectic integrators, Phys. Lett. A. 150 (1990) 262–268. https://doi.org/10.1016/0375-9601(90)90092-3.</w:t>
      </w:r>
    </w:p>
    <w:p w14:paraId="5187EC8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6]</w:t>
      </w:r>
      <w:r w:rsidRPr="00F424C7">
        <w:rPr>
          <w:noProof/>
        </w:rPr>
        <w:tab/>
        <w:t>G.J. Martyna, M.E. Tuckerman, Symplectic reversible integrators: Predictor–corrector methods, J. Chem. Phys. 102 (1995) 8071. https://doi.org/10.1063/1.469006.</w:t>
      </w:r>
    </w:p>
    <w:p w14:paraId="668930D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7]</w:t>
      </w:r>
      <w:r w:rsidRPr="00F424C7">
        <w:rPr>
          <w:noProof/>
        </w:rPr>
        <w:tab/>
        <w:t>M. Parrinello, A. Rahman, Crystal Structure and Pair Potentials: A Molecular-Dynamics Study, Phys. Rev. Lett. 45 (1980) 1196–1199. https://doi.org/10.1103/PhysRevLett.45.1196.</w:t>
      </w:r>
    </w:p>
    <w:p w14:paraId="3823540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8]</w:t>
      </w:r>
      <w:r w:rsidRPr="00F424C7">
        <w:rPr>
          <w:noProof/>
        </w:rPr>
        <w:tab/>
        <w:t>N.A. Medvedev, H.O. Jeschke, B. Ziaja, Non-thermal phase transitions in semiconductors under femtosecond XUV irradiation, SPIE Proc. 8777 (2013) 877709-877709–10. https://doi.org/10.1117/12.2019123.</w:t>
      </w:r>
    </w:p>
    <w:p w14:paraId="3E5AE1D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29]</w:t>
      </w:r>
      <w:r w:rsidRPr="00F424C7">
        <w:rPr>
          <w:noProof/>
        </w:rPr>
        <w:tab/>
        <w:t xml:space="preserve">N. Medvedev, Z. Li, V. Tkachenko, B. Ziaja, Electron-ion coupling in semiconductors beyond Fermi’s golden rule, Phys. Rev. B. 95 (2017) 014309. </w:t>
      </w:r>
      <w:r w:rsidRPr="00F424C7">
        <w:rPr>
          <w:noProof/>
        </w:rPr>
        <w:lastRenderedPageBreak/>
        <w:t>https://doi.org/10.1103/PhysRevB.95.014309.</w:t>
      </w:r>
    </w:p>
    <w:p w14:paraId="3F97AEE8"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0]</w:t>
      </w:r>
      <w:r w:rsidRPr="00F424C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91DC908"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1]</w:t>
      </w:r>
      <w:r w:rsidRPr="00F424C7">
        <w:rPr>
          <w:noProof/>
        </w:rPr>
        <w:tab/>
        <w:t>N. Medvedev, H.O. Jeschke, B. Ziaja, Nonthermal phase transitions in semiconductors induced by a femtosecond extreme ultraviolet laser pulse, New J. Phys. 15 (2013) 015016. https://doi.org/10.1088/1367-2630/15/1/015016.</w:t>
      </w:r>
    </w:p>
    <w:p w14:paraId="46B60E1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2]</w:t>
      </w:r>
      <w:r w:rsidRPr="00F424C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5146C46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3]</w:t>
      </w:r>
      <w:r w:rsidRPr="00F424C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2E93A33"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4]</w:t>
      </w:r>
      <w:r w:rsidRPr="00F424C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86A7265"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5]</w:t>
      </w:r>
      <w:r w:rsidRPr="00F424C7">
        <w:rPr>
          <w:noProof/>
        </w:rPr>
        <w:tab/>
        <w:t>N. Medvedev, I. Milov, Electron-phonon coupling in metals at high electronic temperatures, Phys. Rev. B. 102 (2020) 064302. https://doi.org/10.1103/PhysRevB.102.064302.</w:t>
      </w:r>
    </w:p>
    <w:p w14:paraId="56B36B8D"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6]</w:t>
      </w:r>
      <w:r w:rsidRPr="00F424C7">
        <w:rPr>
          <w:noProof/>
        </w:rPr>
        <w:tab/>
        <w:t>T. DUMITRICA, R.E. ALLEN, Nonthermal transition of GaAs in ultra-intense laser radiation field, Laser Part. Beams. 20 (2002) 237–242. https://doi.org/10.1017/S026303460220213X.</w:t>
      </w:r>
    </w:p>
    <w:p w14:paraId="3C31D86A"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7]</w:t>
      </w:r>
      <w:r w:rsidRPr="00F424C7">
        <w:rPr>
          <w:noProof/>
        </w:rPr>
        <w:tab/>
        <w:t>I. Kwon, R. Biswas, C. Wang, K. Ho, C. Soukoulis, Transferable tight-binding models for silicon, Phys. Rev. B. 49 (1994) 7242–7250. https://doi.org/10.1103/PhysRevB.49.7242.</w:t>
      </w:r>
    </w:p>
    <w:p w14:paraId="5F482C5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8]</w:t>
      </w:r>
      <w:r w:rsidRPr="00F424C7">
        <w:rPr>
          <w:noProof/>
        </w:rPr>
        <w:tab/>
        <w:t>A. Carlson, An Extended Tight-Binding Approach for Modeling Supramolecular Interactions of Carbon Nanotubes, UNIVERSITY OF MINNESOTA, 2006. http://www.me.umn.edu/%7B~%7Ddtraian/tony-thesis.pdf.</w:t>
      </w:r>
    </w:p>
    <w:p w14:paraId="6ED979D7"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39]</w:t>
      </w:r>
      <w:r w:rsidRPr="00F424C7">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28241974" w14:textId="77777777" w:rsidR="00F424C7" w:rsidRPr="00F424C7" w:rsidRDefault="00F424C7" w:rsidP="00F424C7">
      <w:pPr>
        <w:widowControl w:val="0"/>
        <w:autoSpaceDE w:val="0"/>
        <w:autoSpaceDN w:val="0"/>
        <w:adjustRightInd w:val="0"/>
        <w:spacing w:before="100" w:after="100" w:line="240" w:lineRule="auto"/>
        <w:ind w:left="640" w:hanging="640"/>
        <w:rPr>
          <w:noProof/>
        </w:rPr>
      </w:pPr>
      <w:r w:rsidRPr="00F424C7">
        <w:rPr>
          <w:noProof/>
        </w:rPr>
        <w:t>[40]</w:t>
      </w:r>
      <w:r w:rsidRPr="00F424C7">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2D336" w14:textId="77777777" w:rsidR="0081767B" w:rsidRDefault="0081767B" w:rsidP="00977088">
      <w:pPr>
        <w:spacing w:after="0" w:line="240" w:lineRule="auto"/>
      </w:pPr>
      <w:r>
        <w:separator/>
      </w:r>
    </w:p>
  </w:endnote>
  <w:endnote w:type="continuationSeparator" w:id="0">
    <w:p w14:paraId="42938F12" w14:textId="77777777" w:rsidR="0081767B" w:rsidRDefault="0081767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7AAB8" w14:textId="77777777" w:rsidR="0081767B" w:rsidRDefault="0081767B" w:rsidP="00977088">
      <w:pPr>
        <w:spacing w:after="0" w:line="240" w:lineRule="auto"/>
      </w:pPr>
      <w:r>
        <w:separator/>
      </w:r>
    </w:p>
  </w:footnote>
  <w:footnote w:type="continuationSeparator" w:id="0">
    <w:p w14:paraId="1BDE7053" w14:textId="77777777" w:rsidR="0081767B" w:rsidRDefault="0081767B"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C112C1">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C112C1">
        <w:rPr>
          <w:rStyle w:val="FootnoteReference"/>
        </w:rPr>
        <w:footnoteRef/>
      </w:r>
      <w:r>
        <w:t xml:space="preserve"> Quick introduction into </w:t>
      </w:r>
      <w:proofErr w:type="gramStart"/>
      <w:r>
        <w:t>object oriented</w:t>
      </w:r>
      <w:proofErr w:type="gramEnd"/>
      <w:r>
        <w:t xml:space="preserve">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Pr>
          <w:rStyle w:val="FootnoteReference"/>
        </w:rPr>
        <w:footnoteRef/>
      </w:r>
      <w:r>
        <w:t xml:space="preserve"> The </w:t>
      </w:r>
      <w:proofErr w:type="spellStart"/>
      <w:r>
        <w:t>ThreeBodyTB</w:t>
      </w:r>
      <w:proofErr w:type="spellEnd"/>
      <w:r>
        <w:t xml:space="preserve">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C112C1">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C112C1">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C112C1">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C112C1">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C112C1">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C112C1">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8"/>
  </w:num>
  <w:num w:numId="3">
    <w:abstractNumId w:val="26"/>
  </w:num>
  <w:num w:numId="4">
    <w:abstractNumId w:val="17"/>
  </w:num>
  <w:num w:numId="5">
    <w:abstractNumId w:val="16"/>
  </w:num>
  <w:num w:numId="6">
    <w:abstractNumId w:val="37"/>
  </w:num>
  <w:num w:numId="7">
    <w:abstractNumId w:val="8"/>
  </w:num>
  <w:num w:numId="8">
    <w:abstractNumId w:val="2"/>
  </w:num>
  <w:num w:numId="9">
    <w:abstractNumId w:val="44"/>
  </w:num>
  <w:num w:numId="10">
    <w:abstractNumId w:val="19"/>
  </w:num>
  <w:num w:numId="11">
    <w:abstractNumId w:val="40"/>
  </w:num>
  <w:num w:numId="12">
    <w:abstractNumId w:val="0"/>
  </w:num>
  <w:num w:numId="13">
    <w:abstractNumId w:val="25"/>
  </w:num>
  <w:num w:numId="14">
    <w:abstractNumId w:val="15"/>
  </w:num>
  <w:num w:numId="15">
    <w:abstractNumId w:val="36"/>
  </w:num>
  <w:num w:numId="16">
    <w:abstractNumId w:val="24"/>
  </w:num>
  <w:num w:numId="17">
    <w:abstractNumId w:val="5"/>
  </w:num>
  <w:num w:numId="18">
    <w:abstractNumId w:val="38"/>
  </w:num>
  <w:num w:numId="19">
    <w:abstractNumId w:val="11"/>
  </w:num>
  <w:num w:numId="20">
    <w:abstractNumId w:val="21"/>
  </w:num>
  <w:num w:numId="21">
    <w:abstractNumId w:val="13"/>
  </w:num>
  <w:num w:numId="22">
    <w:abstractNumId w:val="18"/>
  </w:num>
  <w:num w:numId="23">
    <w:abstractNumId w:val="42"/>
  </w:num>
  <w:num w:numId="24">
    <w:abstractNumId w:val="27"/>
  </w:num>
  <w:num w:numId="25">
    <w:abstractNumId w:val="32"/>
  </w:num>
  <w:num w:numId="26">
    <w:abstractNumId w:val="7"/>
  </w:num>
  <w:num w:numId="27">
    <w:abstractNumId w:val="34"/>
  </w:num>
  <w:num w:numId="28">
    <w:abstractNumId w:val="31"/>
  </w:num>
  <w:num w:numId="29">
    <w:abstractNumId w:val="4"/>
  </w:num>
  <w:num w:numId="30">
    <w:abstractNumId w:val="35"/>
  </w:num>
  <w:num w:numId="31">
    <w:abstractNumId w:val="1"/>
  </w:num>
  <w:num w:numId="32">
    <w:abstractNumId w:val="10"/>
  </w:num>
  <w:num w:numId="33">
    <w:abstractNumId w:val="30"/>
  </w:num>
  <w:num w:numId="34">
    <w:abstractNumId w:val="46"/>
  </w:num>
  <w:num w:numId="35">
    <w:abstractNumId w:val="45"/>
  </w:num>
  <w:num w:numId="36">
    <w:abstractNumId w:val="20"/>
  </w:num>
  <w:num w:numId="37">
    <w:abstractNumId w:val="41"/>
  </w:num>
  <w:num w:numId="38">
    <w:abstractNumId w:val="6"/>
  </w:num>
  <w:num w:numId="39">
    <w:abstractNumId w:val="22"/>
  </w:num>
  <w:num w:numId="40">
    <w:abstractNumId w:val="29"/>
  </w:num>
  <w:num w:numId="41">
    <w:abstractNumId w:val="39"/>
  </w:num>
  <w:num w:numId="42">
    <w:abstractNumId w:val="43"/>
  </w:num>
  <w:num w:numId="43">
    <w:abstractNumId w:val="33"/>
  </w:num>
  <w:num w:numId="44">
    <w:abstractNumId w:val="14"/>
  </w:num>
  <w:num w:numId="45">
    <w:abstractNumId w:val="3"/>
  </w:num>
  <w:num w:numId="46">
    <w:abstractNumId w:val="9"/>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qgUA/nLSQywAAAA="/>
  </w:docVars>
  <w:rsids>
    <w:rsidRoot w:val="00A95D01"/>
    <w:rsid w:val="00000A51"/>
    <w:rsid w:val="00001505"/>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6D45"/>
    <w:rsid w:val="0041795C"/>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EEC"/>
    <w:rsid w:val="00476668"/>
    <w:rsid w:val="004811E7"/>
    <w:rsid w:val="004813ED"/>
    <w:rsid w:val="00481D5B"/>
    <w:rsid w:val="004823DB"/>
    <w:rsid w:val="00482B21"/>
    <w:rsid w:val="00482B68"/>
    <w:rsid w:val="004834C0"/>
    <w:rsid w:val="004838A8"/>
    <w:rsid w:val="00484A91"/>
    <w:rsid w:val="00484CCA"/>
    <w:rsid w:val="00485661"/>
    <w:rsid w:val="00485958"/>
    <w:rsid w:val="00485FA2"/>
    <w:rsid w:val="00486133"/>
    <w:rsid w:val="0048661E"/>
    <w:rsid w:val="00486AB4"/>
    <w:rsid w:val="00486CE8"/>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2581"/>
    <w:rsid w:val="00553D43"/>
    <w:rsid w:val="00554634"/>
    <w:rsid w:val="00554CEC"/>
    <w:rsid w:val="00555712"/>
    <w:rsid w:val="00555F6A"/>
    <w:rsid w:val="00555FE3"/>
    <w:rsid w:val="00556A66"/>
    <w:rsid w:val="00557274"/>
    <w:rsid w:val="00557765"/>
    <w:rsid w:val="00560648"/>
    <w:rsid w:val="00561D1D"/>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693"/>
    <w:rsid w:val="005C09A2"/>
    <w:rsid w:val="005C0AAD"/>
    <w:rsid w:val="005C1A19"/>
    <w:rsid w:val="005C1CF9"/>
    <w:rsid w:val="005C1DC1"/>
    <w:rsid w:val="005C2175"/>
    <w:rsid w:val="005C326B"/>
    <w:rsid w:val="005C37D3"/>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E8C"/>
    <w:rsid w:val="006121E8"/>
    <w:rsid w:val="00612298"/>
    <w:rsid w:val="0061282B"/>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A69"/>
    <w:rsid w:val="006F4C16"/>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F54"/>
    <w:rsid w:val="007053F0"/>
    <w:rsid w:val="00706311"/>
    <w:rsid w:val="00706F5B"/>
    <w:rsid w:val="00707340"/>
    <w:rsid w:val="00707343"/>
    <w:rsid w:val="007073C9"/>
    <w:rsid w:val="007077D7"/>
    <w:rsid w:val="00707B73"/>
    <w:rsid w:val="007101B5"/>
    <w:rsid w:val="007102AD"/>
    <w:rsid w:val="0071080E"/>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4E1"/>
    <w:rsid w:val="00781820"/>
    <w:rsid w:val="00782195"/>
    <w:rsid w:val="007827EB"/>
    <w:rsid w:val="00783CD7"/>
    <w:rsid w:val="007844B9"/>
    <w:rsid w:val="00785EC1"/>
    <w:rsid w:val="0078600C"/>
    <w:rsid w:val="00786E49"/>
    <w:rsid w:val="007902E7"/>
    <w:rsid w:val="007904F6"/>
    <w:rsid w:val="00790685"/>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3DF3"/>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38E1"/>
    <w:rsid w:val="00B03A39"/>
    <w:rsid w:val="00B0454D"/>
    <w:rsid w:val="00B04911"/>
    <w:rsid w:val="00B05F07"/>
    <w:rsid w:val="00B07EDA"/>
    <w:rsid w:val="00B100F7"/>
    <w:rsid w:val="00B10B62"/>
    <w:rsid w:val="00B10D11"/>
    <w:rsid w:val="00B11BB0"/>
    <w:rsid w:val="00B11E7D"/>
    <w:rsid w:val="00B1258A"/>
    <w:rsid w:val="00B12951"/>
    <w:rsid w:val="00B132AB"/>
    <w:rsid w:val="00B132FD"/>
    <w:rsid w:val="00B135F0"/>
    <w:rsid w:val="00B13C16"/>
    <w:rsid w:val="00B13DAD"/>
    <w:rsid w:val="00B1417B"/>
    <w:rsid w:val="00B1452C"/>
    <w:rsid w:val="00B1473B"/>
    <w:rsid w:val="00B15434"/>
    <w:rsid w:val="00B157C5"/>
    <w:rsid w:val="00B15983"/>
    <w:rsid w:val="00B15EC6"/>
    <w:rsid w:val="00B15F1F"/>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21E3"/>
    <w:rsid w:val="00B442BD"/>
    <w:rsid w:val="00B442E5"/>
    <w:rsid w:val="00B444D7"/>
    <w:rsid w:val="00B446E8"/>
    <w:rsid w:val="00B448B8"/>
    <w:rsid w:val="00B449CD"/>
    <w:rsid w:val="00B4597B"/>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B0112"/>
    <w:rsid w:val="00BB031E"/>
    <w:rsid w:val="00BB07DF"/>
    <w:rsid w:val="00BB0D1E"/>
    <w:rsid w:val="00BB0DED"/>
    <w:rsid w:val="00BB1268"/>
    <w:rsid w:val="00BB1596"/>
    <w:rsid w:val="00BB208F"/>
    <w:rsid w:val="00BB20BF"/>
    <w:rsid w:val="00BB3056"/>
    <w:rsid w:val="00BB310C"/>
    <w:rsid w:val="00BB35C0"/>
    <w:rsid w:val="00BB367A"/>
    <w:rsid w:val="00BB3BEF"/>
    <w:rsid w:val="00BB4620"/>
    <w:rsid w:val="00BB4EF8"/>
    <w:rsid w:val="00BB6405"/>
    <w:rsid w:val="00BB77B5"/>
    <w:rsid w:val="00BC0B6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C11"/>
    <w:rsid w:val="00BD23CC"/>
    <w:rsid w:val="00BD313D"/>
    <w:rsid w:val="00BD335A"/>
    <w:rsid w:val="00BD3A1B"/>
    <w:rsid w:val="00BD3D36"/>
    <w:rsid w:val="00BD4351"/>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6566"/>
    <w:rsid w:val="00D56D32"/>
    <w:rsid w:val="00D5715C"/>
    <w:rsid w:val="00D5717E"/>
    <w:rsid w:val="00D573CC"/>
    <w:rsid w:val="00D57C06"/>
    <w:rsid w:val="00D57CB2"/>
    <w:rsid w:val="00D60379"/>
    <w:rsid w:val="00D61473"/>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81D"/>
    <w:rsid w:val="00D83B3C"/>
    <w:rsid w:val="00D83BC1"/>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1AC6"/>
    <w:rsid w:val="00DB249A"/>
    <w:rsid w:val="00DB24C4"/>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38C0"/>
    <w:rsid w:val="00EE42F1"/>
    <w:rsid w:val="00EE5EC4"/>
    <w:rsid w:val="00EE6205"/>
    <w:rsid w:val="00EE63E9"/>
    <w:rsid w:val="00EE6618"/>
    <w:rsid w:val="00EE6767"/>
    <w:rsid w:val="00EE6C81"/>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1FD"/>
    <w:rsid w:val="00F12922"/>
    <w:rsid w:val="00F12A73"/>
    <w:rsid w:val="00F12EDA"/>
    <w:rsid w:val="00F13C14"/>
    <w:rsid w:val="00F14284"/>
    <w:rsid w:val="00F143ED"/>
    <w:rsid w:val="00F14D4A"/>
    <w:rsid w:val="00F14ED1"/>
    <w:rsid w:val="00F156C9"/>
    <w:rsid w:val="00F15B49"/>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DF"/>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5</TotalTime>
  <Pages>1</Pages>
  <Words>33633</Words>
  <Characters>191710</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24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ita Medvedev</dc:creator>
  <cp:lastModifiedBy>Nikita Medvedev</cp:lastModifiedBy>
  <cp:revision>451</cp:revision>
  <cp:lastPrinted>2022-06-25T12:05:00Z</cp:lastPrinted>
  <dcterms:created xsi:type="dcterms:W3CDTF">2016-05-15T10:07:00Z</dcterms:created>
  <dcterms:modified xsi:type="dcterms:W3CDTF">2022-06-25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csl.mendeley.com/styles/586014351/elsevier-with-titles-no-doi</vt:lpwstr>
  </property>
  <property fmtid="{D5CDD505-2E9C-101B-9397-08002B2CF9AE}" pid="7" name="Mendeley Recent Style Name 1_1">
    <vt:lpwstr>Elsevier (numeric, with titles) - Roman Voronkov</vt:lpwstr>
  </property>
  <property fmtid="{D5CDD505-2E9C-101B-9397-08002B2CF9AE}" pid="8" name="Mendeley Recent Style Id 2_1">
    <vt:lpwstr>http://www.zotero.org/styles/journal-of-physics-d-applied-physics</vt:lpwstr>
  </property>
  <property fmtid="{D5CDD505-2E9C-101B-9397-08002B2CF9AE}" pid="9" name="Mendeley Recent Style Name 2_1">
    <vt:lpwstr>Journal of Physics D: Applied Physics</vt:lpwstr>
  </property>
  <property fmtid="{D5CDD505-2E9C-101B-9397-08002B2CF9AE}" pid="10" name="Mendeley Recent Style Id 3_1">
    <vt:lpwstr>http://www.zotero.org/styles/materials-research-letters</vt:lpwstr>
  </property>
  <property fmtid="{D5CDD505-2E9C-101B-9397-08002B2CF9AE}" pid="11" name="Mendeley Recent Style Name 3_1">
    <vt:lpwstr>Materials Research Letters</vt:lpwstr>
  </property>
  <property fmtid="{D5CDD505-2E9C-101B-9397-08002B2CF9AE}" pid="12" name="Mendeley Recent Style Id 4_1">
    <vt:lpwstr>http://www.zotero.org/styles/molecules</vt:lpwstr>
  </property>
  <property fmtid="{D5CDD505-2E9C-101B-9397-08002B2CF9AE}" pid="13" name="Mendeley Recent Style Name 4_1">
    <vt:lpwstr>Molecule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5ffe1135-97c3-351e-a5a1-771c684d0af3</vt:lpwstr>
  </property>
</Properties>
</file>